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6192" behindDoc="1" locked="0" layoutInCell="1" allowOverlap="1" wp14:anchorId="30760163" wp14:editId="3782DAF0">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 xml:space="preserve">Program </w:t>
      </w:r>
      <w:proofErr w:type="spellStart"/>
      <w:r w:rsidRPr="00247F50">
        <w:rPr>
          <w:sz w:val="28"/>
          <w:szCs w:val="28"/>
          <w:lang w:val="en-US"/>
        </w:rPr>
        <w:t>studi</w:t>
      </w:r>
      <w:proofErr w:type="spellEnd"/>
      <w:r w:rsidRPr="00247F50">
        <w:rPr>
          <w:sz w:val="28"/>
          <w:szCs w:val="28"/>
          <w:lang w:val="en-US"/>
        </w:rPr>
        <w:t xml:space="preserve">: Teknik </w:t>
      </w:r>
      <w:proofErr w:type="spellStart"/>
      <w:r w:rsidRPr="00247F50">
        <w:rPr>
          <w:sz w:val="28"/>
          <w:szCs w:val="28"/>
          <w:lang w:val="en-US"/>
        </w:rPr>
        <w:t>informatika</w:t>
      </w:r>
      <w:proofErr w:type="spellEnd"/>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bCs/>
          <w:lang w:val="en-US"/>
        </w:rPr>
      </w:pPr>
      <w:proofErr w:type="spellStart"/>
      <w:r w:rsidRPr="00DC5C2B">
        <w:rPr>
          <w:b/>
          <w:bCs/>
          <w:lang w:val="en-US"/>
        </w:rPr>
        <w:t>Latar</w:t>
      </w:r>
      <w:proofErr w:type="spellEnd"/>
      <w:r w:rsidRPr="00DC5C2B">
        <w:rPr>
          <w:b/>
          <w:bCs/>
          <w:lang w:val="en-US"/>
        </w:rPr>
        <w:t xml:space="preserve"> </w:t>
      </w:r>
      <w:proofErr w:type="spellStart"/>
      <w:r w:rsidRPr="00DC5C2B">
        <w:rPr>
          <w:b/>
          <w:bCs/>
          <w:lang w:val="en-US"/>
        </w:rPr>
        <w:t>Belakang</w:t>
      </w:r>
      <w:proofErr w:type="spellEnd"/>
      <w:r w:rsidRPr="00DC5C2B">
        <w:rPr>
          <w:b/>
          <w:bCs/>
          <w:lang w:val="en-US"/>
        </w:rPr>
        <w:t xml:space="preserve"> </w:t>
      </w:r>
      <w:proofErr w:type="spellStart"/>
      <w:r w:rsidRPr="00DC5C2B">
        <w:rPr>
          <w:b/>
          <w:bCs/>
          <w:lang w:val="en-US"/>
        </w:rPr>
        <w:t>Masalah</w:t>
      </w:r>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proofErr w:type="spellStart"/>
      <w:r>
        <w:rPr>
          <w:lang w:val="en-US"/>
        </w:rPr>
        <w:t>Rumusan</w:t>
      </w:r>
      <w:proofErr w:type="spellEnd"/>
      <w:r>
        <w:rPr>
          <w:lang w:val="en-US"/>
        </w:rPr>
        <w:t xml:space="preserve"> </w:t>
      </w:r>
      <w:proofErr w:type="spellStart"/>
      <w:r>
        <w:rPr>
          <w:lang w:val="en-US"/>
        </w:rPr>
        <w:t>Masalah</w:t>
      </w:r>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9DC6293" w14:textId="550CEDDB" w:rsidR="00FD0929" w:rsidRDefault="00FD0929" w:rsidP="00C00D98">
      <w:pPr>
        <w:pStyle w:val="Heading2"/>
        <w:numPr>
          <w:ilvl w:val="0"/>
          <w:numId w:val="2"/>
        </w:numPr>
        <w:spacing w:line="276" w:lineRule="auto"/>
        <w:jc w:val="both"/>
        <w:rPr>
          <w:lang w:val="en-US"/>
        </w:rPr>
      </w:pPr>
      <w:proofErr w:type="spellStart"/>
      <w:r>
        <w:rPr>
          <w:lang w:val="en-US"/>
        </w:rPr>
        <w:t>Tujuan</w:t>
      </w:r>
      <w:proofErr w:type="spellEnd"/>
      <w:r>
        <w:rPr>
          <w:lang w:val="en-US"/>
        </w:rPr>
        <w:t xml:space="preserve"> </w:t>
      </w:r>
      <w:proofErr w:type="spellStart"/>
      <w:r>
        <w:rPr>
          <w:lang w:val="en-US"/>
        </w:rPr>
        <w:t>Penelitian</w:t>
      </w:r>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2242B3D5" w:rsidR="00941C64" w:rsidRDefault="004F7BA6" w:rsidP="004F7BA6">
      <w:pPr>
        <w:pStyle w:val="Heading2"/>
        <w:numPr>
          <w:ilvl w:val="0"/>
          <w:numId w:val="2"/>
        </w:numPr>
      </w:pPr>
      <w:proofErr w:type="spellStart"/>
      <w:r>
        <w:t>Manfaat</w:t>
      </w:r>
      <w:proofErr w:type="spellEnd"/>
      <w:r>
        <w:t xml:space="preserve"> </w:t>
      </w:r>
      <w:proofErr w:type="spellStart"/>
      <w:r>
        <w:t>Penelitian</w:t>
      </w:r>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proofErr w:type="spellStart"/>
      <w:r>
        <w:t>Tabel</w:t>
      </w:r>
      <w:proofErr w:type="spellEnd"/>
      <w:r>
        <w:t xml:space="preserve"> </w:t>
      </w:r>
      <w:proofErr w:type="spellStart"/>
      <w:r>
        <w:t>penelitian</w:t>
      </w:r>
      <w:proofErr w:type="spellEnd"/>
      <w:r>
        <w:t xml:space="preserve">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proofErr w:type="spellStart"/>
      <w:r>
        <w:rPr>
          <w:lang w:val="en-US"/>
        </w:rPr>
        <w:lastRenderedPageBreak/>
        <w:t>Definisi</w:t>
      </w:r>
      <w:proofErr w:type="spellEnd"/>
      <w:r>
        <w:rPr>
          <w:lang w:val="en-US"/>
        </w:rPr>
        <w:t xml:space="preserve"> Android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proofErr w:type="spellStart"/>
      <w:r>
        <w:rPr>
          <w:lang w:val="en-US"/>
        </w:rPr>
        <w:t>Definisi</w:t>
      </w:r>
      <w:proofErr w:type="spellEnd"/>
      <w:r>
        <w:rPr>
          <w:lang w:val="en-US"/>
        </w:rPr>
        <w:t xml:space="preserve"> Geocoder</w:t>
      </w:r>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proofErr w:type="spellStart"/>
      <w:r>
        <w:rPr>
          <w:lang w:val="en-US"/>
        </w:rPr>
        <w:t>Algoritma</w:t>
      </w:r>
      <w:proofErr w:type="spellEnd"/>
      <w:r>
        <w:rPr>
          <w:lang w:val="en-US"/>
        </w:rPr>
        <w:t xml:space="preserve">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7216" behindDoc="1" locked="0" layoutInCell="1" allowOverlap="1" wp14:anchorId="0B84559F" wp14:editId="3215FC6F">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8240" behindDoc="0" locked="0" layoutInCell="1" allowOverlap="1" wp14:anchorId="0A7A2D77" wp14:editId="1082009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4E0A2591" w:rsidR="002A1324" w:rsidRPr="00555F30" w:rsidRDefault="002A1324" w:rsidP="002A1324">
                            <w:pPr>
                              <w:pStyle w:val="Caption"/>
                              <w:jc w:val="center"/>
                              <w:rPr>
                                <w:rFonts w:ascii="Times New Roman" w:hAnsi="Times New Roman"/>
                                <w:noProof/>
                                <w:color w:val="000000" w:themeColor="text1"/>
                                <w:spacing w:val="15"/>
                                <w:sz w:val="24"/>
                                <w:lang w:val="en-US"/>
                              </w:rPr>
                            </w:pPr>
                            <w:proofErr w:type="spellStart"/>
                            <w:r>
                              <w:t>gambar</w:t>
                            </w:r>
                            <w:proofErr w:type="spellEnd"/>
                            <w:r>
                              <w:t xml:space="preserve"> </w:t>
                            </w:r>
                            <w:fldSimple w:instr=" SEQ gambar \* ARABIC ">
                              <w:r w:rsidR="00146372">
                                <w:rPr>
                                  <w:noProof/>
                                </w:rPr>
                                <w:t>1</w:t>
                              </w:r>
                            </w:fldSimple>
                            <w: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4E0A2591" w:rsidR="002A1324" w:rsidRPr="00555F30" w:rsidRDefault="002A1324" w:rsidP="002A1324">
                      <w:pPr>
                        <w:pStyle w:val="Caption"/>
                        <w:jc w:val="center"/>
                        <w:rPr>
                          <w:rFonts w:ascii="Times New Roman" w:hAnsi="Times New Roman"/>
                          <w:noProof/>
                          <w:color w:val="000000" w:themeColor="text1"/>
                          <w:spacing w:val="15"/>
                          <w:sz w:val="24"/>
                          <w:lang w:val="en-US"/>
                        </w:rPr>
                      </w:pPr>
                      <w:proofErr w:type="spellStart"/>
                      <w:r>
                        <w:t>gambar</w:t>
                      </w:r>
                      <w:proofErr w:type="spellEnd"/>
                      <w:r>
                        <w:t xml:space="preserve"> </w:t>
                      </w:r>
                      <w:fldSimple w:instr=" SEQ gambar \* ARABIC ">
                        <w:r w:rsidR="00146372">
                          <w:rPr>
                            <w:noProof/>
                          </w:rPr>
                          <w:t>1</w:t>
                        </w:r>
                      </w:fldSimple>
                      <w: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w:t>
      </w:r>
      <w:r>
        <w:t>I</w:t>
      </w:r>
    </w:p>
    <w:p w14:paraId="6721F6CA" w14:textId="6E91AE18" w:rsidR="000605D3" w:rsidRDefault="000605D3" w:rsidP="000605D3">
      <w:pPr>
        <w:pStyle w:val="Heading2"/>
        <w:spacing w:line="360" w:lineRule="auto"/>
        <w:jc w:val="center"/>
      </w:pPr>
      <w:r>
        <w:t xml:space="preserve">METODOLOGI PENELITIAN </w:t>
      </w:r>
    </w:p>
    <w:p w14:paraId="18AA0505" w14:textId="369D3610" w:rsidR="0033295D" w:rsidRPr="00044918" w:rsidRDefault="00044918" w:rsidP="00044918">
      <w:pPr>
        <w:pStyle w:val="Subtitle"/>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proofErr w:type="spellStart"/>
      <w:r>
        <w:rPr>
          <w:lang w:val="en-US"/>
        </w:rPr>
        <w:t>pendekatan</w:t>
      </w:r>
      <w:proofErr w:type="spellEnd"/>
      <w:r>
        <w:rPr>
          <w:lang w:val="en-US"/>
        </w:rPr>
        <w:t xml:space="preserve"> </w:t>
      </w:r>
      <w:r>
        <w:rPr>
          <w:i/>
          <w:iCs/>
          <w:lang w:val="en-US"/>
        </w:rPr>
        <w:t xml:space="preserve">software development life cycle </w:t>
      </w:r>
      <w:proofErr w:type="spellStart"/>
      <w:r>
        <w:rPr>
          <w:lang w:val="en-US"/>
        </w:rPr>
        <w:t>atau</w:t>
      </w:r>
      <w:proofErr w:type="spellEnd"/>
      <w:r>
        <w:rPr>
          <w:lang w:val="en-US"/>
        </w:rPr>
        <w:t xml:space="preserve"> SDLC </w:t>
      </w:r>
      <w:proofErr w:type="spellStart"/>
      <w:r>
        <w:rPr>
          <w:lang w:val="en-US"/>
        </w:rPr>
        <w:t>berupa</w:t>
      </w:r>
      <w:proofErr w:type="spellEnd"/>
      <w:r>
        <w:rPr>
          <w:lang w:val="en-US"/>
        </w:rPr>
        <w:t xml:space="preserve"> </w:t>
      </w:r>
      <w:r w:rsidRPr="00044918">
        <w:rPr>
          <w:i/>
          <w:iCs/>
          <w:lang w:val="en-US"/>
        </w:rPr>
        <w:t>waterfall</w:t>
      </w:r>
      <w:r>
        <w:rPr>
          <w:i/>
          <w:iCs/>
          <w:lang w:val="en-US"/>
        </w:rPr>
        <w:t>,</w:t>
      </w:r>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timb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terstruktur</w:t>
      </w:r>
      <w:proofErr w:type="spellEnd"/>
      <w:r w:rsidR="003B03B4">
        <w:rPr>
          <w:lang w:val="en-US"/>
        </w:rPr>
        <w:t>,</w:t>
      </w:r>
      <w:r>
        <w:rPr>
          <w:lang w:val="en-US"/>
        </w:rPr>
        <w:t xml:space="preserve"> </w:t>
      </w:r>
      <w:proofErr w:type="spellStart"/>
      <w:r>
        <w:rPr>
          <w:lang w:val="en-US"/>
        </w:rPr>
        <w:t>tetapi</w:t>
      </w:r>
      <w:proofErr w:type="spellEnd"/>
      <w:r>
        <w:rPr>
          <w:lang w:val="en-US"/>
        </w:rPr>
        <w:t xml:space="preserve"> juga </w:t>
      </w:r>
      <w:proofErr w:type="spellStart"/>
      <w:r>
        <w:rPr>
          <w:lang w:val="en-US"/>
        </w:rPr>
        <w:t>terdapat</w:t>
      </w:r>
      <w:proofErr w:type="spellEnd"/>
      <w:r>
        <w:rPr>
          <w:lang w:val="en-US"/>
        </w:rPr>
        <w:t xml:space="preserve"> </w:t>
      </w:r>
      <w:proofErr w:type="spellStart"/>
      <w:r>
        <w:rPr>
          <w:lang w:val="en-US"/>
        </w:rPr>
        <w:t>kelemahan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ham</w:t>
      </w:r>
      <w:r w:rsidR="007D6690">
        <w:rPr>
          <w:lang w:val="en-US"/>
        </w:rPr>
        <w:t>b</w:t>
      </w:r>
      <w:r>
        <w:rPr>
          <w:lang w:val="en-US"/>
        </w:rPr>
        <w:t>atan</w:t>
      </w:r>
      <w:proofErr w:type="spellEnd"/>
      <w:r>
        <w:rPr>
          <w:lang w:val="en-US"/>
        </w:rPr>
        <w:t xml:space="preserve"> </w:t>
      </w:r>
      <w:proofErr w:type="spellStart"/>
      <w:r>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C75F680" w14:textId="0C5CFA3B" w:rsidR="00B80D97" w:rsidRDefault="00146372" w:rsidP="00B80D97">
      <w:pPr>
        <w:rPr>
          <w:lang w:val="id-ID"/>
        </w:rPr>
      </w:pPr>
      <w:r>
        <w:rPr>
          <w:noProof/>
        </w:rPr>
        <mc:AlternateContent>
          <mc:Choice Requires="wps">
            <w:drawing>
              <wp:anchor distT="0" distB="0" distL="114300" distR="114300" simplePos="0" relativeHeight="251687936" behindDoc="0" locked="0" layoutInCell="1" allowOverlap="1" wp14:anchorId="65F8556A" wp14:editId="2045DE07">
                <wp:simplePos x="0" y="0"/>
                <wp:positionH relativeFrom="column">
                  <wp:posOffset>1270</wp:posOffset>
                </wp:positionH>
                <wp:positionV relativeFrom="paragraph">
                  <wp:posOffset>1908810</wp:posOffset>
                </wp:positionV>
                <wp:extent cx="510032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5100320" cy="635"/>
                        </a:xfrm>
                        <a:prstGeom prst="rect">
                          <a:avLst/>
                        </a:prstGeom>
                        <a:solidFill>
                          <a:prstClr val="white"/>
                        </a:solidFill>
                        <a:ln>
                          <a:noFill/>
                        </a:ln>
                      </wps:spPr>
                      <wps:txbx>
                        <w:txbxContent>
                          <w:p w14:paraId="59D20BF0" w14:textId="06D39949" w:rsidR="00146372" w:rsidRPr="00A73C3E" w:rsidRDefault="00146372" w:rsidP="00146372">
                            <w:pPr>
                              <w:pStyle w:val="Caption"/>
                              <w:jc w:val="center"/>
                              <w:rPr>
                                <w:noProof/>
                                <w:lang w:val="id-ID"/>
                              </w:rPr>
                            </w:pPr>
                            <w:proofErr w:type="spellStart"/>
                            <w:r>
                              <w:t>gambar</w:t>
                            </w:r>
                            <w:proofErr w:type="spellEnd"/>
                            <w:r>
                              <w:t xml:space="preserve"> </w:t>
                            </w:r>
                            <w:fldSimple w:instr=" SEQ gambar \* ARABIC ">
                              <w:r>
                                <w:rPr>
                                  <w:noProof/>
                                </w:rPr>
                                <w:t>2</w:t>
                              </w:r>
                            </w:fldSimple>
                            <w:r>
                              <w:rPr>
                                <w:noProof/>
                              </w:rPr>
                              <w:t xml:space="preserve"> Urutan metod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F8556A" id="Text Box 31" o:spid="_x0000_s1027" type="#_x0000_t202" style="position:absolute;margin-left:.1pt;margin-top:150.3pt;width:401.6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" stroked="f">
                <v:textbox style="mso-fit-shape-to-text:t" inset="0,0,0,0">
                  <w:txbxContent>
                    <w:p w14:paraId="59D20BF0" w14:textId="06D39949" w:rsidR="00146372" w:rsidRPr="00A73C3E" w:rsidRDefault="00146372" w:rsidP="00146372">
                      <w:pPr>
                        <w:pStyle w:val="Caption"/>
                        <w:jc w:val="center"/>
                        <w:rPr>
                          <w:noProof/>
                          <w:lang w:val="id-ID"/>
                        </w:rPr>
                      </w:pPr>
                      <w:proofErr w:type="spellStart"/>
                      <w:r>
                        <w:t>gambar</w:t>
                      </w:r>
                      <w:proofErr w:type="spellEnd"/>
                      <w:r>
                        <w:t xml:space="preserve"> </w:t>
                      </w:r>
                      <w:fldSimple w:instr=" SEQ gambar \* ARABIC ">
                        <w:r>
                          <w:rPr>
                            <w:noProof/>
                          </w:rPr>
                          <w:t>2</w:t>
                        </w:r>
                      </w:fldSimple>
                      <w:r>
                        <w:rPr>
                          <w:noProof/>
                        </w:rPr>
                        <w:t xml:space="preserve"> Urutan metode waterfall</w:t>
                      </w:r>
                    </w:p>
                  </w:txbxContent>
                </v:textbox>
              </v:shape>
            </w:pict>
          </mc:Fallback>
        </mc:AlternateContent>
      </w:r>
      <w:r>
        <w:rPr>
          <w:noProof/>
          <w:lang w:val="id-ID"/>
        </w:rPr>
        <mc:AlternateContent>
          <mc:Choice Requires="wpg">
            <w:drawing>
              <wp:anchor distT="0" distB="0" distL="114300" distR="114300" simplePos="0" relativeHeight="251671552" behindDoc="0" locked="0" layoutInCell="1" allowOverlap="1" wp14:anchorId="20D398C6" wp14:editId="77666471">
                <wp:simplePos x="0" y="0"/>
                <wp:positionH relativeFrom="column">
                  <wp:posOffset>1758</wp:posOffset>
                </wp:positionH>
                <wp:positionV relativeFrom="paragraph">
                  <wp:posOffset>177702</wp:posOffset>
                </wp:positionV>
                <wp:extent cx="5100598" cy="1674935"/>
                <wp:effectExtent l="0" t="0" r="24130" b="20955"/>
                <wp:wrapNone/>
                <wp:docPr id="30" name="Group 30"/>
                <wp:cNvGraphicFramePr/>
                <a:graphic xmlns:a="http://schemas.openxmlformats.org/drawingml/2006/main">
                  <a:graphicData uri="http://schemas.microsoft.com/office/word/2010/wordprocessingGroup">
                    <wpg:wgp>
                      <wpg:cNvGrpSpPr/>
                      <wpg:grpSpPr>
                        <a:xfrm>
                          <a:off x="0" y="0"/>
                          <a:ext cx="5100598" cy="1674935"/>
                          <a:chOff x="0" y="0"/>
                          <a:chExt cx="5100598" cy="1674935"/>
                        </a:xfrm>
                      </wpg:grpSpPr>
                      <wpg:grpSp>
                        <wpg:cNvPr id="5" name="Group 5"/>
                        <wpg:cNvGrpSpPr/>
                        <wpg:grpSpPr>
                          <a:xfrm>
                            <a:off x="0" y="0"/>
                            <a:ext cx="1168400" cy="704850"/>
                            <a:chOff x="0" y="0"/>
                            <a:chExt cx="1492250" cy="863600"/>
                          </a:xfrm>
                        </wpg:grpSpPr>
                        <wps:wsp>
                          <wps:cNvPr id="4" name="Rectangle: Rounded Corners 4"/>
                          <wps:cNvSpPr/>
                          <wps:spPr>
                            <a:xfrm>
                              <a:off x="0" y="0"/>
                              <a:ext cx="1492250" cy="8636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88900" y="63500"/>
                              <a:ext cx="1270000" cy="717550"/>
                            </a:xfrm>
                            <a:prstGeom prst="rect">
                              <a:avLst/>
                            </a:prstGeom>
                            <a:solidFill>
                              <a:srgbClr val="FFFFFF"/>
                            </a:solidFill>
                            <a:ln w="9525">
                              <a:noFill/>
                              <a:miter lim="800000"/>
                              <a:headEnd/>
                              <a:tailEnd/>
                            </a:ln>
                          </wps:spPr>
                          <wps:txbx>
                            <w:txbxContent>
                              <w:p w14:paraId="131E6F40" w14:textId="45172ED8" w:rsidR="00B71724" w:rsidRPr="0057694C" w:rsidRDefault="00B71724" w:rsidP="00B71724">
                                <w:pPr>
                                  <w:spacing w:line="240" w:lineRule="auto"/>
                                  <w:rPr>
                                    <w:b/>
                                    <w:bCs/>
                                    <w:sz w:val="12"/>
                                    <w:szCs w:val="12"/>
                                    <w:lang w:val="en-US"/>
                                  </w:rPr>
                                </w:pPr>
                                <w:r w:rsidRPr="0057694C">
                                  <w:rPr>
                                    <w:b/>
                                    <w:bCs/>
                                    <w:sz w:val="12"/>
                                    <w:szCs w:val="12"/>
                                    <w:lang w:val="en-US"/>
                                  </w:rPr>
                                  <w:t>COMMUNICATION</w:t>
                                </w:r>
                              </w:p>
                              <w:p w14:paraId="256CF20E" w14:textId="0EEEB89A" w:rsidR="00B71724" w:rsidRPr="0057694C" w:rsidRDefault="00B71724" w:rsidP="00B71724">
                                <w:pPr>
                                  <w:spacing w:line="240" w:lineRule="auto"/>
                                  <w:rPr>
                                    <w:sz w:val="12"/>
                                    <w:szCs w:val="12"/>
                                    <w:lang w:val="en-US"/>
                                  </w:rPr>
                                </w:pPr>
                                <w:r w:rsidRPr="0057694C">
                                  <w:rPr>
                                    <w:sz w:val="12"/>
                                    <w:szCs w:val="12"/>
                                    <w:lang w:val="en-US"/>
                                  </w:rPr>
                                  <w:t>Project initiation</w:t>
                                </w:r>
                              </w:p>
                              <w:p w14:paraId="6FBB53AC" w14:textId="61F38D32" w:rsidR="00B71724" w:rsidRPr="0057694C" w:rsidRDefault="00B71724" w:rsidP="00B71724">
                                <w:pPr>
                                  <w:spacing w:line="240" w:lineRule="auto"/>
                                  <w:rPr>
                                    <w:sz w:val="12"/>
                                    <w:szCs w:val="12"/>
                                    <w:lang w:val="en-US"/>
                                  </w:rPr>
                                </w:pPr>
                                <w:r w:rsidRPr="0057694C">
                                  <w:rPr>
                                    <w:sz w:val="12"/>
                                    <w:szCs w:val="12"/>
                                    <w:lang w:val="en-US"/>
                                  </w:rPr>
                                  <w:t>Requirements gathering</w:t>
                                </w:r>
                              </w:p>
                            </w:txbxContent>
                          </wps:txbx>
                          <wps:bodyPr rot="0" vert="horz" wrap="square" lIns="91440" tIns="45720" rIns="91440" bIns="45720" anchor="t" anchorCtr="0">
                            <a:noAutofit/>
                          </wps:bodyPr>
                        </wps:wsp>
                      </wpg:grpSp>
                      <wpg:grpSp>
                        <wpg:cNvPr id="6" name="Group 6"/>
                        <wpg:cNvGrpSpPr/>
                        <wpg:grpSpPr>
                          <a:xfrm>
                            <a:off x="1330570" y="46893"/>
                            <a:ext cx="831850" cy="984250"/>
                            <a:chOff x="0" y="0"/>
                            <a:chExt cx="1492250" cy="863600"/>
                          </a:xfrm>
                        </wpg:grpSpPr>
                        <wps:wsp>
                          <wps:cNvPr id="7" name="Rectangle: Rounded Corners 7"/>
                          <wps:cNvSpPr/>
                          <wps:spPr>
                            <a:xfrm>
                              <a:off x="0" y="0"/>
                              <a:ext cx="1492250" cy="8636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2"/>
                          <wps:cNvSpPr txBox="1">
                            <a:spLocks noChangeArrowheads="1"/>
                          </wps:cNvSpPr>
                          <wps:spPr bwMode="auto">
                            <a:xfrm>
                              <a:off x="88900" y="63500"/>
                              <a:ext cx="1270000" cy="717550"/>
                            </a:xfrm>
                            <a:prstGeom prst="rect">
                              <a:avLst/>
                            </a:prstGeom>
                            <a:solidFill>
                              <a:srgbClr val="FFFFFF"/>
                            </a:solidFill>
                            <a:ln w="9525">
                              <a:noFill/>
                              <a:miter lim="800000"/>
                              <a:headEnd/>
                              <a:tailEnd/>
                            </a:ln>
                          </wps:spPr>
                          <wps:txbx>
                            <w:txbxContent>
                              <w:p w14:paraId="05CD3F7A" w14:textId="68D9FC36" w:rsidR="00320178" w:rsidRPr="00333CCC" w:rsidRDefault="00320178" w:rsidP="00320178">
                                <w:pPr>
                                  <w:spacing w:line="240" w:lineRule="auto"/>
                                  <w:rPr>
                                    <w:b/>
                                    <w:bCs/>
                                    <w:sz w:val="12"/>
                                    <w:szCs w:val="12"/>
                                    <w:lang w:val="en-US"/>
                                  </w:rPr>
                                </w:pPr>
                                <w:r w:rsidRPr="00333CCC">
                                  <w:rPr>
                                    <w:b/>
                                    <w:bCs/>
                                    <w:sz w:val="12"/>
                                    <w:szCs w:val="12"/>
                                    <w:lang w:val="en-US"/>
                                  </w:rPr>
                                  <w:t>PLANNING</w:t>
                                </w:r>
                              </w:p>
                              <w:p w14:paraId="2E08E4A4" w14:textId="1771C5FF" w:rsidR="00320178" w:rsidRPr="00333CCC" w:rsidRDefault="00320178" w:rsidP="00320178">
                                <w:pPr>
                                  <w:spacing w:line="240" w:lineRule="auto"/>
                                  <w:rPr>
                                    <w:sz w:val="12"/>
                                    <w:szCs w:val="12"/>
                                    <w:lang w:val="en-US"/>
                                  </w:rPr>
                                </w:pPr>
                                <w:r w:rsidRPr="00333CCC">
                                  <w:rPr>
                                    <w:sz w:val="12"/>
                                    <w:szCs w:val="12"/>
                                    <w:lang w:val="en-US"/>
                                  </w:rPr>
                                  <w:t>Estimating</w:t>
                                </w:r>
                              </w:p>
                              <w:p w14:paraId="26383FB2" w14:textId="5747C10C" w:rsidR="00320178" w:rsidRPr="00333CCC" w:rsidRDefault="00320178" w:rsidP="00320178">
                                <w:pPr>
                                  <w:spacing w:line="240" w:lineRule="auto"/>
                                  <w:rPr>
                                    <w:sz w:val="12"/>
                                    <w:szCs w:val="12"/>
                                    <w:lang w:val="en-US"/>
                                  </w:rPr>
                                </w:pPr>
                                <w:r w:rsidRPr="00333CCC">
                                  <w:rPr>
                                    <w:sz w:val="12"/>
                                    <w:szCs w:val="12"/>
                                    <w:lang w:val="en-US"/>
                                  </w:rPr>
                                  <w:t>Scheduling</w:t>
                                </w:r>
                              </w:p>
                              <w:p w14:paraId="76C5DC85" w14:textId="46FC8E0C" w:rsidR="00320178" w:rsidRPr="00333CCC" w:rsidRDefault="00320178" w:rsidP="00320178">
                                <w:pPr>
                                  <w:spacing w:line="240" w:lineRule="auto"/>
                                  <w:rPr>
                                    <w:sz w:val="12"/>
                                    <w:szCs w:val="12"/>
                                    <w:lang w:val="en-US"/>
                                  </w:rPr>
                                </w:pPr>
                                <w:r w:rsidRPr="00333CCC">
                                  <w:rPr>
                                    <w:sz w:val="12"/>
                                    <w:szCs w:val="12"/>
                                    <w:lang w:val="en-US"/>
                                  </w:rPr>
                                  <w:t>Tr</w:t>
                                </w:r>
                                <w:r w:rsidR="0057694C" w:rsidRPr="00333CCC">
                                  <w:rPr>
                                    <w:sz w:val="12"/>
                                    <w:szCs w:val="12"/>
                                    <w:lang w:val="en-US"/>
                                  </w:rPr>
                                  <w:t>a</w:t>
                                </w:r>
                                <w:r w:rsidRPr="00333CCC">
                                  <w:rPr>
                                    <w:sz w:val="12"/>
                                    <w:szCs w:val="12"/>
                                    <w:lang w:val="en-US"/>
                                  </w:rPr>
                                  <w:t>cking</w:t>
                                </w:r>
                              </w:p>
                            </w:txbxContent>
                          </wps:txbx>
                          <wps:bodyPr rot="0" vert="horz" wrap="square" lIns="91440" tIns="45720" rIns="91440" bIns="45720" anchor="t" anchorCtr="0">
                            <a:noAutofit/>
                          </wps:bodyPr>
                        </wps:wsp>
                      </wpg:grpSp>
                      <wpg:grpSp>
                        <wpg:cNvPr id="9" name="Group 9"/>
                        <wpg:cNvGrpSpPr/>
                        <wpg:grpSpPr>
                          <a:xfrm>
                            <a:off x="2332893" y="451339"/>
                            <a:ext cx="857250" cy="723900"/>
                            <a:chOff x="0" y="0"/>
                            <a:chExt cx="1492250" cy="863600"/>
                          </a:xfrm>
                        </wpg:grpSpPr>
                        <wps:wsp>
                          <wps:cNvPr id="10" name="Rectangle: Rounded Corners 10"/>
                          <wps:cNvSpPr/>
                          <wps:spPr>
                            <a:xfrm>
                              <a:off x="0" y="0"/>
                              <a:ext cx="1492250" cy="8636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2"/>
                          <wps:cNvSpPr txBox="1">
                            <a:spLocks noChangeArrowheads="1"/>
                          </wps:cNvSpPr>
                          <wps:spPr bwMode="auto">
                            <a:xfrm>
                              <a:off x="88900" y="63500"/>
                              <a:ext cx="1270000" cy="717550"/>
                            </a:xfrm>
                            <a:prstGeom prst="rect">
                              <a:avLst/>
                            </a:prstGeom>
                            <a:solidFill>
                              <a:srgbClr val="FFFFFF"/>
                            </a:solidFill>
                            <a:ln w="9525">
                              <a:noFill/>
                              <a:miter lim="800000"/>
                              <a:headEnd/>
                              <a:tailEnd/>
                            </a:ln>
                          </wps:spPr>
                          <wps:txbx>
                            <w:txbxContent>
                              <w:p w14:paraId="071F89CC" w14:textId="0D9FA77F" w:rsidR="0057694C" w:rsidRPr="00333CCC" w:rsidRDefault="00333CCC" w:rsidP="0057694C">
                                <w:pPr>
                                  <w:spacing w:line="240" w:lineRule="auto"/>
                                  <w:rPr>
                                    <w:b/>
                                    <w:bCs/>
                                    <w:sz w:val="12"/>
                                    <w:szCs w:val="12"/>
                                    <w:lang w:val="en-US"/>
                                  </w:rPr>
                                </w:pPr>
                                <w:r>
                                  <w:rPr>
                                    <w:b/>
                                    <w:bCs/>
                                    <w:sz w:val="12"/>
                                    <w:szCs w:val="12"/>
                                    <w:lang w:val="en-US"/>
                                  </w:rPr>
                                  <w:t>MODELING</w:t>
                                </w:r>
                              </w:p>
                              <w:p w14:paraId="182922D1" w14:textId="6A0A9C62" w:rsidR="0057694C" w:rsidRDefault="00333CCC" w:rsidP="0057694C">
                                <w:pPr>
                                  <w:spacing w:line="240" w:lineRule="auto"/>
                                  <w:rPr>
                                    <w:sz w:val="12"/>
                                    <w:szCs w:val="12"/>
                                    <w:lang w:val="en-US"/>
                                  </w:rPr>
                                </w:pPr>
                                <w:r>
                                  <w:rPr>
                                    <w:sz w:val="12"/>
                                    <w:szCs w:val="12"/>
                                    <w:lang w:val="en-US"/>
                                  </w:rPr>
                                  <w:t>Analysis</w:t>
                                </w:r>
                              </w:p>
                              <w:p w14:paraId="341E4B78" w14:textId="77BBBDB0" w:rsidR="00333CCC" w:rsidRPr="00333CCC" w:rsidRDefault="00333CCC" w:rsidP="0057694C">
                                <w:pPr>
                                  <w:spacing w:line="240" w:lineRule="auto"/>
                                  <w:rPr>
                                    <w:sz w:val="12"/>
                                    <w:szCs w:val="12"/>
                                    <w:lang w:val="en-US"/>
                                  </w:rPr>
                                </w:pPr>
                                <w:r>
                                  <w:rPr>
                                    <w:sz w:val="12"/>
                                    <w:szCs w:val="12"/>
                                    <w:lang w:val="en-US"/>
                                  </w:rPr>
                                  <w:t>design</w:t>
                                </w:r>
                              </w:p>
                            </w:txbxContent>
                          </wps:txbx>
                          <wps:bodyPr rot="0" vert="horz" wrap="square" lIns="91440" tIns="45720" rIns="91440" bIns="45720" anchor="t" anchorCtr="0">
                            <a:noAutofit/>
                          </wps:bodyPr>
                        </wps:wsp>
                      </wpg:grpSp>
                      <wpg:grpSp>
                        <wpg:cNvPr id="12" name="Group 12"/>
                        <wpg:cNvGrpSpPr/>
                        <wpg:grpSpPr>
                          <a:xfrm>
                            <a:off x="3294185" y="638908"/>
                            <a:ext cx="857250" cy="723900"/>
                            <a:chOff x="0" y="0"/>
                            <a:chExt cx="1492250" cy="863600"/>
                          </a:xfrm>
                        </wpg:grpSpPr>
                        <wps:wsp>
                          <wps:cNvPr id="13" name="Rectangle: Rounded Corners 13"/>
                          <wps:cNvSpPr/>
                          <wps:spPr>
                            <a:xfrm>
                              <a:off x="0" y="0"/>
                              <a:ext cx="1492250" cy="8636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2"/>
                          <wps:cNvSpPr txBox="1">
                            <a:spLocks noChangeArrowheads="1"/>
                          </wps:cNvSpPr>
                          <wps:spPr bwMode="auto">
                            <a:xfrm>
                              <a:off x="88900" y="63500"/>
                              <a:ext cx="1270000" cy="717550"/>
                            </a:xfrm>
                            <a:prstGeom prst="rect">
                              <a:avLst/>
                            </a:prstGeom>
                            <a:solidFill>
                              <a:srgbClr val="FFFFFF"/>
                            </a:solidFill>
                            <a:ln w="9525">
                              <a:noFill/>
                              <a:miter lim="800000"/>
                              <a:headEnd/>
                              <a:tailEnd/>
                            </a:ln>
                          </wps:spPr>
                          <wps:txbx>
                            <w:txbxContent>
                              <w:p w14:paraId="0E41DA68" w14:textId="363EB1BD" w:rsidR="00333CCC" w:rsidRPr="00333CCC" w:rsidRDefault="00333CCC" w:rsidP="00333CCC">
                                <w:pPr>
                                  <w:spacing w:line="240" w:lineRule="auto"/>
                                  <w:rPr>
                                    <w:b/>
                                    <w:bCs/>
                                    <w:sz w:val="12"/>
                                    <w:szCs w:val="12"/>
                                    <w:lang w:val="en-US"/>
                                  </w:rPr>
                                </w:pPr>
                                <w:r>
                                  <w:rPr>
                                    <w:b/>
                                    <w:bCs/>
                                    <w:sz w:val="12"/>
                                    <w:szCs w:val="12"/>
                                    <w:lang w:val="en-US"/>
                                  </w:rPr>
                                  <w:t>CONSTRUCTION</w:t>
                                </w:r>
                              </w:p>
                              <w:p w14:paraId="1FC4C307" w14:textId="21018068" w:rsidR="00333CCC" w:rsidRDefault="00333CCC" w:rsidP="00333CCC">
                                <w:pPr>
                                  <w:spacing w:line="240" w:lineRule="auto"/>
                                  <w:rPr>
                                    <w:sz w:val="12"/>
                                    <w:szCs w:val="12"/>
                                    <w:lang w:val="en-US"/>
                                  </w:rPr>
                                </w:pPr>
                                <w:r>
                                  <w:rPr>
                                    <w:sz w:val="12"/>
                                    <w:szCs w:val="12"/>
                                    <w:lang w:val="en-US"/>
                                  </w:rPr>
                                  <w:t>Code</w:t>
                                </w:r>
                              </w:p>
                              <w:p w14:paraId="51A7CF07" w14:textId="43E9F311" w:rsidR="00333CCC" w:rsidRPr="00333CCC" w:rsidRDefault="00333CCC" w:rsidP="00333CCC">
                                <w:pPr>
                                  <w:spacing w:line="240" w:lineRule="auto"/>
                                  <w:rPr>
                                    <w:sz w:val="12"/>
                                    <w:szCs w:val="12"/>
                                    <w:lang w:val="en-US"/>
                                  </w:rPr>
                                </w:pPr>
                                <w:r>
                                  <w:rPr>
                                    <w:sz w:val="12"/>
                                    <w:szCs w:val="12"/>
                                    <w:lang w:val="en-US"/>
                                  </w:rPr>
                                  <w:t>Test</w:t>
                                </w:r>
                              </w:p>
                            </w:txbxContent>
                          </wps:txbx>
                          <wps:bodyPr rot="0" vert="horz" wrap="square" lIns="91440" tIns="45720" rIns="91440" bIns="45720" anchor="t" anchorCtr="0">
                            <a:noAutofit/>
                          </wps:bodyPr>
                        </wps:wsp>
                      </wpg:grpSp>
                      <wpg:grpSp>
                        <wpg:cNvPr id="15" name="Group 15"/>
                        <wpg:cNvGrpSpPr/>
                        <wpg:grpSpPr>
                          <a:xfrm>
                            <a:off x="4319954" y="703385"/>
                            <a:ext cx="780644" cy="971550"/>
                            <a:chOff x="0" y="0"/>
                            <a:chExt cx="1492250" cy="863600"/>
                          </a:xfrm>
                        </wpg:grpSpPr>
                        <wps:wsp>
                          <wps:cNvPr id="16" name="Rectangle: Rounded Corners 16"/>
                          <wps:cNvSpPr/>
                          <wps:spPr>
                            <a:xfrm>
                              <a:off x="0" y="0"/>
                              <a:ext cx="1492250" cy="8636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2"/>
                          <wps:cNvSpPr txBox="1">
                            <a:spLocks noChangeArrowheads="1"/>
                          </wps:cNvSpPr>
                          <wps:spPr bwMode="auto">
                            <a:xfrm>
                              <a:off x="88900" y="63500"/>
                              <a:ext cx="1270000" cy="717550"/>
                            </a:xfrm>
                            <a:prstGeom prst="rect">
                              <a:avLst/>
                            </a:prstGeom>
                            <a:solidFill>
                              <a:srgbClr val="FFFFFF"/>
                            </a:solidFill>
                            <a:ln w="9525">
                              <a:noFill/>
                              <a:miter lim="800000"/>
                              <a:headEnd/>
                              <a:tailEnd/>
                            </a:ln>
                          </wps:spPr>
                          <wps:txbx>
                            <w:txbxContent>
                              <w:p w14:paraId="011EBEDA" w14:textId="4EC072F5" w:rsidR="00333CCC" w:rsidRPr="00333CCC" w:rsidRDefault="00333CCC" w:rsidP="00333CCC">
                                <w:pPr>
                                  <w:spacing w:line="240" w:lineRule="auto"/>
                                  <w:rPr>
                                    <w:b/>
                                    <w:bCs/>
                                    <w:sz w:val="12"/>
                                    <w:szCs w:val="12"/>
                                    <w:lang w:val="en-US"/>
                                  </w:rPr>
                                </w:pPr>
                                <w:r>
                                  <w:rPr>
                                    <w:b/>
                                    <w:bCs/>
                                    <w:sz w:val="12"/>
                                    <w:szCs w:val="12"/>
                                    <w:lang w:val="en-US"/>
                                  </w:rPr>
                                  <w:t>Deployment</w:t>
                                </w:r>
                              </w:p>
                              <w:p w14:paraId="0C18CAFF" w14:textId="3E120DB4" w:rsidR="00333CCC" w:rsidRDefault="00333CCC" w:rsidP="00333CCC">
                                <w:pPr>
                                  <w:spacing w:line="240" w:lineRule="auto"/>
                                  <w:rPr>
                                    <w:sz w:val="12"/>
                                    <w:szCs w:val="12"/>
                                    <w:lang w:val="en-US"/>
                                  </w:rPr>
                                </w:pPr>
                                <w:r>
                                  <w:rPr>
                                    <w:sz w:val="12"/>
                                    <w:szCs w:val="12"/>
                                    <w:lang w:val="en-US"/>
                                  </w:rPr>
                                  <w:t>Delivery</w:t>
                                </w:r>
                              </w:p>
                              <w:p w14:paraId="55A4826A" w14:textId="0EFE443C" w:rsidR="00333CCC" w:rsidRDefault="00333CCC" w:rsidP="00333CCC">
                                <w:pPr>
                                  <w:spacing w:line="240" w:lineRule="auto"/>
                                  <w:rPr>
                                    <w:sz w:val="12"/>
                                    <w:szCs w:val="12"/>
                                    <w:lang w:val="en-US"/>
                                  </w:rPr>
                                </w:pPr>
                                <w:r>
                                  <w:rPr>
                                    <w:sz w:val="12"/>
                                    <w:szCs w:val="12"/>
                                    <w:lang w:val="en-US"/>
                                  </w:rPr>
                                  <w:t>Support</w:t>
                                </w:r>
                              </w:p>
                              <w:p w14:paraId="4B8C6C51" w14:textId="0B8836A6" w:rsidR="00333CCC" w:rsidRPr="00333CCC" w:rsidRDefault="00333CCC" w:rsidP="00333CCC">
                                <w:pPr>
                                  <w:spacing w:line="240" w:lineRule="auto"/>
                                  <w:rPr>
                                    <w:sz w:val="12"/>
                                    <w:szCs w:val="12"/>
                                    <w:lang w:val="en-US"/>
                                  </w:rPr>
                                </w:pPr>
                                <w:r>
                                  <w:rPr>
                                    <w:sz w:val="12"/>
                                    <w:szCs w:val="12"/>
                                    <w:lang w:val="en-US"/>
                                  </w:rPr>
                                  <w:t>Feedback</w:t>
                                </w:r>
                              </w:p>
                            </w:txbxContent>
                          </wps:txbx>
                          <wps:bodyPr rot="0" vert="horz" wrap="square" lIns="91440" tIns="45720" rIns="91440" bIns="45720" anchor="t" anchorCtr="0">
                            <a:noAutofit/>
                          </wps:bodyPr>
                        </wps:wsp>
                      </wpg:grpSp>
                    </wpg:wgp>
                  </a:graphicData>
                </a:graphic>
              </wp:anchor>
            </w:drawing>
          </mc:Choice>
          <mc:Fallback>
            <w:pict>
              <v:group w14:anchorId="20D398C6" id="Group 30" o:spid="_x0000_s1028" style="position:absolute;margin-left:.15pt;margin-top:14pt;width:401.6pt;height:131.9pt;z-index:251671552" coordsize="51005,167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">
                <v:group id="Group 5" o:spid="_x0000_s1029" style="position:absolute;width:11684;height:7048" coordsize="14922,8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oundrect id="Rectangle: Rounded Corners 4" o:spid="_x0000_s1030" style="position:absolute;width:14922;height:86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" filled="f" strokecolor="#1f3763 [1604]" strokeweight="1pt">
                    <v:stroke joinstyle="miter"/>
                  </v:roundrect>
                  <v:shape id="Text Box 2" o:spid="_x0000_s1031" type="#_x0000_t202" style="position:absolute;left:889;top:635;width:12700;height:7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31E6F40" w14:textId="45172ED8" w:rsidR="00B71724" w:rsidRPr="0057694C" w:rsidRDefault="00B71724" w:rsidP="00B71724">
                          <w:pPr>
                            <w:spacing w:line="240" w:lineRule="auto"/>
                            <w:rPr>
                              <w:b/>
                              <w:bCs/>
                              <w:sz w:val="12"/>
                              <w:szCs w:val="12"/>
                              <w:lang w:val="en-US"/>
                            </w:rPr>
                          </w:pPr>
                          <w:r w:rsidRPr="0057694C">
                            <w:rPr>
                              <w:b/>
                              <w:bCs/>
                              <w:sz w:val="12"/>
                              <w:szCs w:val="12"/>
                              <w:lang w:val="en-US"/>
                            </w:rPr>
                            <w:t>COMMUNICATION</w:t>
                          </w:r>
                        </w:p>
                        <w:p w14:paraId="256CF20E" w14:textId="0EEEB89A" w:rsidR="00B71724" w:rsidRPr="0057694C" w:rsidRDefault="00B71724" w:rsidP="00B71724">
                          <w:pPr>
                            <w:spacing w:line="240" w:lineRule="auto"/>
                            <w:rPr>
                              <w:sz w:val="12"/>
                              <w:szCs w:val="12"/>
                              <w:lang w:val="en-US"/>
                            </w:rPr>
                          </w:pPr>
                          <w:r w:rsidRPr="0057694C">
                            <w:rPr>
                              <w:sz w:val="12"/>
                              <w:szCs w:val="12"/>
                              <w:lang w:val="en-US"/>
                            </w:rPr>
                            <w:t>Project initiation</w:t>
                          </w:r>
                        </w:p>
                        <w:p w14:paraId="6FBB53AC" w14:textId="61F38D32" w:rsidR="00B71724" w:rsidRPr="0057694C" w:rsidRDefault="00B71724" w:rsidP="00B71724">
                          <w:pPr>
                            <w:spacing w:line="240" w:lineRule="auto"/>
                            <w:rPr>
                              <w:sz w:val="12"/>
                              <w:szCs w:val="12"/>
                              <w:lang w:val="en-US"/>
                            </w:rPr>
                          </w:pPr>
                          <w:r w:rsidRPr="0057694C">
                            <w:rPr>
                              <w:sz w:val="12"/>
                              <w:szCs w:val="12"/>
                              <w:lang w:val="en-US"/>
                            </w:rPr>
                            <w:t>Requirements gathering</w:t>
                          </w:r>
                        </w:p>
                      </w:txbxContent>
                    </v:textbox>
                  </v:shape>
                </v:group>
                <v:group id="Group 6" o:spid="_x0000_s1032" style="position:absolute;left:13305;top:468;width:8319;height:9843" coordsize="14922,8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oundrect id="Rectangle: Rounded Corners 7" o:spid="_x0000_s1033" style="position:absolute;width:14922;height:86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" filled="f" strokecolor="#1f3763 [1604]" strokeweight="1pt">
                    <v:stroke joinstyle="miter"/>
                  </v:roundrect>
                  <v:shape id="Text Box 2" o:spid="_x0000_s1034" type="#_x0000_t202" style="position:absolute;left:889;top:635;width:12700;height:7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05CD3F7A" w14:textId="68D9FC36" w:rsidR="00320178" w:rsidRPr="00333CCC" w:rsidRDefault="00320178" w:rsidP="00320178">
                          <w:pPr>
                            <w:spacing w:line="240" w:lineRule="auto"/>
                            <w:rPr>
                              <w:b/>
                              <w:bCs/>
                              <w:sz w:val="12"/>
                              <w:szCs w:val="12"/>
                              <w:lang w:val="en-US"/>
                            </w:rPr>
                          </w:pPr>
                          <w:r w:rsidRPr="00333CCC">
                            <w:rPr>
                              <w:b/>
                              <w:bCs/>
                              <w:sz w:val="12"/>
                              <w:szCs w:val="12"/>
                              <w:lang w:val="en-US"/>
                            </w:rPr>
                            <w:t>PLANNING</w:t>
                          </w:r>
                        </w:p>
                        <w:p w14:paraId="2E08E4A4" w14:textId="1771C5FF" w:rsidR="00320178" w:rsidRPr="00333CCC" w:rsidRDefault="00320178" w:rsidP="00320178">
                          <w:pPr>
                            <w:spacing w:line="240" w:lineRule="auto"/>
                            <w:rPr>
                              <w:sz w:val="12"/>
                              <w:szCs w:val="12"/>
                              <w:lang w:val="en-US"/>
                            </w:rPr>
                          </w:pPr>
                          <w:r w:rsidRPr="00333CCC">
                            <w:rPr>
                              <w:sz w:val="12"/>
                              <w:szCs w:val="12"/>
                              <w:lang w:val="en-US"/>
                            </w:rPr>
                            <w:t>Estimating</w:t>
                          </w:r>
                        </w:p>
                        <w:p w14:paraId="26383FB2" w14:textId="5747C10C" w:rsidR="00320178" w:rsidRPr="00333CCC" w:rsidRDefault="00320178" w:rsidP="00320178">
                          <w:pPr>
                            <w:spacing w:line="240" w:lineRule="auto"/>
                            <w:rPr>
                              <w:sz w:val="12"/>
                              <w:szCs w:val="12"/>
                              <w:lang w:val="en-US"/>
                            </w:rPr>
                          </w:pPr>
                          <w:r w:rsidRPr="00333CCC">
                            <w:rPr>
                              <w:sz w:val="12"/>
                              <w:szCs w:val="12"/>
                              <w:lang w:val="en-US"/>
                            </w:rPr>
                            <w:t>Scheduling</w:t>
                          </w:r>
                        </w:p>
                        <w:p w14:paraId="76C5DC85" w14:textId="46FC8E0C" w:rsidR="00320178" w:rsidRPr="00333CCC" w:rsidRDefault="00320178" w:rsidP="00320178">
                          <w:pPr>
                            <w:spacing w:line="240" w:lineRule="auto"/>
                            <w:rPr>
                              <w:sz w:val="12"/>
                              <w:szCs w:val="12"/>
                              <w:lang w:val="en-US"/>
                            </w:rPr>
                          </w:pPr>
                          <w:r w:rsidRPr="00333CCC">
                            <w:rPr>
                              <w:sz w:val="12"/>
                              <w:szCs w:val="12"/>
                              <w:lang w:val="en-US"/>
                            </w:rPr>
                            <w:t>Tr</w:t>
                          </w:r>
                          <w:r w:rsidR="0057694C" w:rsidRPr="00333CCC">
                            <w:rPr>
                              <w:sz w:val="12"/>
                              <w:szCs w:val="12"/>
                              <w:lang w:val="en-US"/>
                            </w:rPr>
                            <w:t>a</w:t>
                          </w:r>
                          <w:r w:rsidRPr="00333CCC">
                            <w:rPr>
                              <w:sz w:val="12"/>
                              <w:szCs w:val="12"/>
                              <w:lang w:val="en-US"/>
                            </w:rPr>
                            <w:t>cking</w:t>
                          </w:r>
                        </w:p>
                      </w:txbxContent>
                    </v:textbox>
                  </v:shape>
                </v:group>
                <v:group id="Group 9" o:spid="_x0000_s1035" style="position:absolute;left:23328;top:4513;width:8573;height:7239" coordsize="14922,8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oundrect id="Rectangle: Rounded Corners 10" o:spid="_x0000_s1036" style="position:absolute;width:14922;height:86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" filled="f" strokecolor="#1f3763 [1604]" strokeweight="1pt">
                    <v:stroke joinstyle="miter"/>
                  </v:roundrect>
                  <v:shape id="Text Box 2" o:spid="_x0000_s1037" type="#_x0000_t202" style="position:absolute;left:889;top:635;width:12700;height:7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" stroked="f">
                    <v:textbox>
                      <w:txbxContent>
                        <w:p w14:paraId="071F89CC" w14:textId="0D9FA77F" w:rsidR="0057694C" w:rsidRPr="00333CCC" w:rsidRDefault="00333CCC" w:rsidP="0057694C">
                          <w:pPr>
                            <w:spacing w:line="240" w:lineRule="auto"/>
                            <w:rPr>
                              <w:b/>
                              <w:bCs/>
                              <w:sz w:val="12"/>
                              <w:szCs w:val="12"/>
                              <w:lang w:val="en-US"/>
                            </w:rPr>
                          </w:pPr>
                          <w:r>
                            <w:rPr>
                              <w:b/>
                              <w:bCs/>
                              <w:sz w:val="12"/>
                              <w:szCs w:val="12"/>
                              <w:lang w:val="en-US"/>
                            </w:rPr>
                            <w:t>MODELING</w:t>
                          </w:r>
                        </w:p>
                        <w:p w14:paraId="182922D1" w14:textId="6A0A9C62" w:rsidR="0057694C" w:rsidRDefault="00333CCC" w:rsidP="0057694C">
                          <w:pPr>
                            <w:spacing w:line="240" w:lineRule="auto"/>
                            <w:rPr>
                              <w:sz w:val="12"/>
                              <w:szCs w:val="12"/>
                              <w:lang w:val="en-US"/>
                            </w:rPr>
                          </w:pPr>
                          <w:r>
                            <w:rPr>
                              <w:sz w:val="12"/>
                              <w:szCs w:val="12"/>
                              <w:lang w:val="en-US"/>
                            </w:rPr>
                            <w:t>Analysis</w:t>
                          </w:r>
                        </w:p>
                        <w:p w14:paraId="341E4B78" w14:textId="77BBBDB0" w:rsidR="00333CCC" w:rsidRPr="00333CCC" w:rsidRDefault="00333CCC" w:rsidP="0057694C">
                          <w:pPr>
                            <w:spacing w:line="240" w:lineRule="auto"/>
                            <w:rPr>
                              <w:sz w:val="12"/>
                              <w:szCs w:val="12"/>
                              <w:lang w:val="en-US"/>
                            </w:rPr>
                          </w:pPr>
                          <w:r>
                            <w:rPr>
                              <w:sz w:val="12"/>
                              <w:szCs w:val="12"/>
                              <w:lang w:val="en-US"/>
                            </w:rPr>
                            <w:t>design</w:t>
                          </w:r>
                        </w:p>
                      </w:txbxContent>
                    </v:textbox>
                  </v:shape>
                </v:group>
                <v:group id="Group 12" o:spid="_x0000_s1038" style="position:absolute;left:32941;top:6389;width:8573;height:7239" coordsize="14922,8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oundrect id="Rectangle: Rounded Corners 13" o:spid="_x0000_s1039" style="position:absolute;width:14922;height:86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" filled="f" strokecolor="#1f3763 [1604]" strokeweight="1pt">
                    <v:stroke joinstyle="miter"/>
                  </v:roundrect>
                  <v:shape id="Text Box 2" o:spid="_x0000_s1040" type="#_x0000_t202" style="position:absolute;left:889;top:635;width:12700;height:7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14:paraId="0E41DA68" w14:textId="363EB1BD" w:rsidR="00333CCC" w:rsidRPr="00333CCC" w:rsidRDefault="00333CCC" w:rsidP="00333CCC">
                          <w:pPr>
                            <w:spacing w:line="240" w:lineRule="auto"/>
                            <w:rPr>
                              <w:b/>
                              <w:bCs/>
                              <w:sz w:val="12"/>
                              <w:szCs w:val="12"/>
                              <w:lang w:val="en-US"/>
                            </w:rPr>
                          </w:pPr>
                          <w:r>
                            <w:rPr>
                              <w:b/>
                              <w:bCs/>
                              <w:sz w:val="12"/>
                              <w:szCs w:val="12"/>
                              <w:lang w:val="en-US"/>
                            </w:rPr>
                            <w:t>CONSTRUCTION</w:t>
                          </w:r>
                        </w:p>
                        <w:p w14:paraId="1FC4C307" w14:textId="21018068" w:rsidR="00333CCC" w:rsidRDefault="00333CCC" w:rsidP="00333CCC">
                          <w:pPr>
                            <w:spacing w:line="240" w:lineRule="auto"/>
                            <w:rPr>
                              <w:sz w:val="12"/>
                              <w:szCs w:val="12"/>
                              <w:lang w:val="en-US"/>
                            </w:rPr>
                          </w:pPr>
                          <w:r>
                            <w:rPr>
                              <w:sz w:val="12"/>
                              <w:szCs w:val="12"/>
                              <w:lang w:val="en-US"/>
                            </w:rPr>
                            <w:t>Code</w:t>
                          </w:r>
                        </w:p>
                        <w:p w14:paraId="51A7CF07" w14:textId="43E9F311" w:rsidR="00333CCC" w:rsidRPr="00333CCC" w:rsidRDefault="00333CCC" w:rsidP="00333CCC">
                          <w:pPr>
                            <w:spacing w:line="240" w:lineRule="auto"/>
                            <w:rPr>
                              <w:sz w:val="12"/>
                              <w:szCs w:val="12"/>
                              <w:lang w:val="en-US"/>
                            </w:rPr>
                          </w:pPr>
                          <w:r>
                            <w:rPr>
                              <w:sz w:val="12"/>
                              <w:szCs w:val="12"/>
                              <w:lang w:val="en-US"/>
                            </w:rPr>
                            <w:t>Test</w:t>
                          </w:r>
                        </w:p>
                      </w:txbxContent>
                    </v:textbox>
                  </v:shape>
                </v:group>
                <v:group id="Group 15" o:spid="_x0000_s1041" style="position:absolute;left:43199;top:7033;width:7806;height:9716" coordsize="14922,8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oundrect id="Rectangle: Rounded Corners 16" o:spid="_x0000_s1042" style="position:absolute;width:14922;height:863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" filled="f" strokecolor="#1f3763 [1604]" strokeweight="1pt">
                    <v:stroke joinstyle="miter"/>
                  </v:roundrect>
                  <v:shape id="Text Box 2" o:spid="_x0000_s1043" type="#_x0000_t202" style="position:absolute;left:889;top:635;width:12700;height:7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" stroked="f">
                    <v:textbox>
                      <w:txbxContent>
                        <w:p w14:paraId="011EBEDA" w14:textId="4EC072F5" w:rsidR="00333CCC" w:rsidRPr="00333CCC" w:rsidRDefault="00333CCC" w:rsidP="00333CCC">
                          <w:pPr>
                            <w:spacing w:line="240" w:lineRule="auto"/>
                            <w:rPr>
                              <w:b/>
                              <w:bCs/>
                              <w:sz w:val="12"/>
                              <w:szCs w:val="12"/>
                              <w:lang w:val="en-US"/>
                            </w:rPr>
                          </w:pPr>
                          <w:r>
                            <w:rPr>
                              <w:b/>
                              <w:bCs/>
                              <w:sz w:val="12"/>
                              <w:szCs w:val="12"/>
                              <w:lang w:val="en-US"/>
                            </w:rPr>
                            <w:t>Deployment</w:t>
                          </w:r>
                        </w:p>
                        <w:p w14:paraId="0C18CAFF" w14:textId="3E120DB4" w:rsidR="00333CCC" w:rsidRDefault="00333CCC" w:rsidP="00333CCC">
                          <w:pPr>
                            <w:spacing w:line="240" w:lineRule="auto"/>
                            <w:rPr>
                              <w:sz w:val="12"/>
                              <w:szCs w:val="12"/>
                              <w:lang w:val="en-US"/>
                            </w:rPr>
                          </w:pPr>
                          <w:r>
                            <w:rPr>
                              <w:sz w:val="12"/>
                              <w:szCs w:val="12"/>
                              <w:lang w:val="en-US"/>
                            </w:rPr>
                            <w:t>Delivery</w:t>
                          </w:r>
                        </w:p>
                        <w:p w14:paraId="55A4826A" w14:textId="0EFE443C" w:rsidR="00333CCC" w:rsidRDefault="00333CCC" w:rsidP="00333CCC">
                          <w:pPr>
                            <w:spacing w:line="240" w:lineRule="auto"/>
                            <w:rPr>
                              <w:sz w:val="12"/>
                              <w:szCs w:val="12"/>
                              <w:lang w:val="en-US"/>
                            </w:rPr>
                          </w:pPr>
                          <w:r>
                            <w:rPr>
                              <w:sz w:val="12"/>
                              <w:szCs w:val="12"/>
                              <w:lang w:val="en-US"/>
                            </w:rPr>
                            <w:t>Support</w:t>
                          </w:r>
                        </w:p>
                        <w:p w14:paraId="4B8C6C51" w14:textId="0B8836A6" w:rsidR="00333CCC" w:rsidRPr="00333CCC" w:rsidRDefault="00333CCC" w:rsidP="00333CCC">
                          <w:pPr>
                            <w:spacing w:line="240" w:lineRule="auto"/>
                            <w:rPr>
                              <w:sz w:val="12"/>
                              <w:szCs w:val="12"/>
                              <w:lang w:val="en-US"/>
                            </w:rPr>
                          </w:pPr>
                          <w:r>
                            <w:rPr>
                              <w:sz w:val="12"/>
                              <w:szCs w:val="12"/>
                              <w:lang w:val="en-US"/>
                            </w:rPr>
                            <w:t>Feedback</w:t>
                          </w:r>
                        </w:p>
                      </w:txbxContent>
                    </v:textbox>
                  </v:shape>
                </v:group>
              </v:group>
            </w:pict>
          </mc:Fallback>
        </mc:AlternateContent>
      </w:r>
    </w:p>
    <w:p w14:paraId="1A5DAC03" w14:textId="273EDB29" w:rsidR="00B80D97" w:rsidRPr="00B71724" w:rsidRDefault="00333CCC" w:rsidP="00B80D97">
      <w:pPr>
        <w:rPr>
          <w:lang w:val="en-US"/>
        </w:rPr>
      </w:pPr>
      <w:r>
        <w:rPr>
          <w:noProof/>
          <w:lang w:val="id-ID"/>
        </w:rPr>
        <mc:AlternateContent>
          <mc:Choice Requires="wps">
            <w:drawing>
              <wp:anchor distT="0" distB="0" distL="114300" distR="114300" simplePos="0" relativeHeight="251681792" behindDoc="0" locked="0" layoutInCell="1" allowOverlap="1" wp14:anchorId="4AC394C4" wp14:editId="249A8FF1">
                <wp:simplePos x="0" y="0"/>
                <wp:positionH relativeFrom="column">
                  <wp:posOffset>1168400</wp:posOffset>
                </wp:positionH>
                <wp:positionV relativeFrom="paragraph">
                  <wp:posOffset>252730</wp:posOffset>
                </wp:positionV>
                <wp:extent cx="165100" cy="0"/>
                <wp:effectExtent l="0" t="76200" r="25400" b="95250"/>
                <wp:wrapNone/>
                <wp:docPr id="24" name="Straight Arrow Connector 24"/>
                <wp:cNvGraphicFramePr/>
                <a:graphic xmlns:a="http://schemas.openxmlformats.org/drawingml/2006/main">
                  <a:graphicData uri="http://schemas.microsoft.com/office/word/2010/wordprocessingShape">
                    <wps:wsp>
                      <wps:cNvCnPr/>
                      <wps:spPr>
                        <a:xfrm>
                          <a:off x="0" y="0"/>
                          <a:ext cx="1651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9423204" id="_x0000_t32" coordsize="21600,21600" o:spt="32" o:oned="t" path="m,l21600,21600e" filled="f">
                <v:path arrowok="t" fillok="f" o:connecttype="none"/>
                <o:lock v:ext="edit" shapetype="t"/>
              </v:shapetype>
              <v:shape id="Straight Arrow Connector 24" o:spid="_x0000_s1026" type="#_x0000_t32" style="position:absolute;margin-left:92pt;margin-top:19.9pt;width:13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" strokecolor="#4472c4 [3204]" strokeweight=".5pt">
                <v:stroke endarrow="block" joinstyle="miter"/>
              </v:shape>
            </w:pict>
          </mc:Fallback>
        </mc:AlternateContent>
      </w:r>
    </w:p>
    <w:p w14:paraId="147C8AAD" w14:textId="7328AD5E" w:rsidR="00B80D97" w:rsidRDefault="00B80D97" w:rsidP="00B80D97">
      <w:pPr>
        <w:rPr>
          <w:lang w:val="id-ID"/>
        </w:rPr>
      </w:pPr>
    </w:p>
    <w:p w14:paraId="318BBBD3" w14:textId="5398A866" w:rsidR="00B80D97" w:rsidRDefault="00010EA1" w:rsidP="00B80D97">
      <w:pPr>
        <w:rPr>
          <w:lang w:val="id-ID"/>
        </w:rPr>
      </w:pPr>
      <w:r>
        <w:rPr>
          <w:noProof/>
          <w:lang w:val="id-ID"/>
        </w:rPr>
        <mc:AlternateContent>
          <mc:Choice Requires="wps">
            <w:drawing>
              <wp:anchor distT="0" distB="0" distL="114300" distR="114300" simplePos="0" relativeHeight="251685888" behindDoc="0" locked="0" layoutInCell="1" allowOverlap="1" wp14:anchorId="0F3BD32F" wp14:editId="5890E6B8">
                <wp:simplePos x="0" y="0"/>
                <wp:positionH relativeFrom="column">
                  <wp:posOffset>3193733</wp:posOffset>
                </wp:positionH>
                <wp:positionV relativeFrom="paragraph">
                  <wp:posOffset>26035</wp:posOffset>
                </wp:positionV>
                <wp:extent cx="100012" cy="0"/>
                <wp:effectExtent l="0" t="76200" r="14605" b="95250"/>
                <wp:wrapNone/>
                <wp:docPr id="29" name="Straight Arrow Connector 29"/>
                <wp:cNvGraphicFramePr/>
                <a:graphic xmlns:a="http://schemas.openxmlformats.org/drawingml/2006/main">
                  <a:graphicData uri="http://schemas.microsoft.com/office/word/2010/wordprocessingShape">
                    <wps:wsp>
                      <wps:cNvCnPr/>
                      <wps:spPr>
                        <a:xfrm>
                          <a:off x="0" y="0"/>
                          <a:ext cx="10001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9FD160" id="Straight Arrow Connector 29" o:spid="_x0000_s1026" type="#_x0000_t32" style="position:absolute;margin-left:251.5pt;margin-top:2.05pt;width:7.8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" strokecolor="#4472c4 [3204]" strokeweight=".5pt">
                <v:stroke endarrow="block" joinstyle="miter"/>
              </v:shape>
            </w:pict>
          </mc:Fallback>
        </mc:AlternateContent>
      </w:r>
      <w:r w:rsidR="00333CCC">
        <w:rPr>
          <w:noProof/>
          <w:lang w:val="id-ID"/>
        </w:rPr>
        <mc:AlternateContent>
          <mc:Choice Requires="wps">
            <w:drawing>
              <wp:anchor distT="0" distB="0" distL="114300" distR="114300" simplePos="0" relativeHeight="251682816" behindDoc="0" locked="0" layoutInCell="1" allowOverlap="1" wp14:anchorId="13F099EA" wp14:editId="49EFF656">
                <wp:simplePos x="0" y="0"/>
                <wp:positionH relativeFrom="column">
                  <wp:posOffset>2165350</wp:posOffset>
                </wp:positionH>
                <wp:positionV relativeFrom="paragraph">
                  <wp:posOffset>24130</wp:posOffset>
                </wp:positionV>
                <wp:extent cx="171720" cy="0"/>
                <wp:effectExtent l="0" t="76200" r="19050" b="95250"/>
                <wp:wrapNone/>
                <wp:docPr id="25" name="Straight Arrow Connector 25"/>
                <wp:cNvGraphicFramePr/>
                <a:graphic xmlns:a="http://schemas.openxmlformats.org/drawingml/2006/main">
                  <a:graphicData uri="http://schemas.microsoft.com/office/word/2010/wordprocessingShape">
                    <wps:wsp>
                      <wps:cNvCnPr/>
                      <wps:spPr>
                        <a:xfrm>
                          <a:off x="0" y="0"/>
                          <a:ext cx="17172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5E3B8A" id="Straight Arrow Connector 25" o:spid="_x0000_s1026" type="#_x0000_t32" style="position:absolute;margin-left:170.5pt;margin-top:1.9pt;width:13.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" strokecolor="#4472c4 [3204]" strokeweight=".5pt">
                <v:stroke endarrow="block" joinstyle="miter"/>
              </v:shape>
            </w:pict>
          </mc:Fallback>
        </mc:AlternateContent>
      </w:r>
    </w:p>
    <w:p w14:paraId="28CADF39" w14:textId="6042A8D1" w:rsidR="00B80D97" w:rsidRDefault="00B914C1" w:rsidP="00B80D97">
      <w:pPr>
        <w:rPr>
          <w:lang w:val="id-ID"/>
        </w:rPr>
      </w:pPr>
      <w:r>
        <w:rPr>
          <w:noProof/>
          <w:lang w:val="id-ID"/>
        </w:rPr>
        <mc:AlternateContent>
          <mc:Choice Requires="wps">
            <w:drawing>
              <wp:anchor distT="0" distB="0" distL="114300" distR="114300" simplePos="0" relativeHeight="251684864" behindDoc="0" locked="0" layoutInCell="1" allowOverlap="1" wp14:anchorId="7503A685" wp14:editId="15CA24C0">
                <wp:simplePos x="0" y="0"/>
                <wp:positionH relativeFrom="column">
                  <wp:posOffset>4152900</wp:posOffset>
                </wp:positionH>
                <wp:positionV relativeFrom="paragraph">
                  <wp:posOffset>283845</wp:posOffset>
                </wp:positionV>
                <wp:extent cx="186690" cy="0"/>
                <wp:effectExtent l="0" t="76200" r="22860" b="95250"/>
                <wp:wrapNone/>
                <wp:docPr id="28" name="Straight Arrow Connector 28"/>
                <wp:cNvGraphicFramePr/>
                <a:graphic xmlns:a="http://schemas.openxmlformats.org/drawingml/2006/main">
                  <a:graphicData uri="http://schemas.microsoft.com/office/word/2010/wordprocessingShape">
                    <wps:wsp>
                      <wps:cNvCnPr/>
                      <wps:spPr>
                        <a:xfrm>
                          <a:off x="0" y="0"/>
                          <a:ext cx="18669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2D2978A" id="Straight Arrow Connector 28" o:spid="_x0000_s1026" type="#_x0000_t32" style="position:absolute;margin-left:327pt;margin-top:22.35pt;width:14.7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" strokecolor="#4472c4 [3204]" strokeweight=".5pt">
                <v:stroke endarrow="block" joinstyle="miter"/>
              </v:shape>
            </w:pict>
          </mc:Fallback>
        </mc:AlternateContent>
      </w:r>
    </w:p>
    <w:p w14:paraId="4B8ECFD8" w14:textId="33D2BA2B" w:rsidR="00B80D97" w:rsidRDefault="00B80D97" w:rsidP="00B80D97">
      <w:pPr>
        <w:rPr>
          <w:lang w:val="en-US"/>
        </w:rPr>
      </w:pPr>
    </w:p>
    <w:p w14:paraId="0A0F7F35" w14:textId="57FB4EB8" w:rsidR="00B80D97" w:rsidRDefault="00B80D97" w:rsidP="00B80D97">
      <w:pPr>
        <w:rPr>
          <w:lang w:val="en-US"/>
        </w:rPr>
      </w:pPr>
    </w:p>
    <w:p w14:paraId="19F3E259" w14:textId="50C164E9" w:rsidR="00B80D97" w:rsidRDefault="00B80D97" w:rsidP="00B80D97">
      <w:pPr>
        <w:rPr>
          <w:lang w:val="en-US"/>
        </w:rPr>
      </w:pPr>
    </w:p>
    <w:p w14:paraId="61BFDAA8" w14:textId="1A14E81B" w:rsidR="00B80D97" w:rsidRDefault="00B80D97" w:rsidP="00B80D97">
      <w:pPr>
        <w:rPr>
          <w:lang w:val="en-US"/>
        </w:rPr>
      </w:pPr>
    </w:p>
    <w:p w14:paraId="290BB6F1" w14:textId="4175F9D1" w:rsidR="00B80D97" w:rsidRDefault="00B80D97" w:rsidP="00B80D97">
      <w:pPr>
        <w:rPr>
          <w:lang w:val="en-US"/>
        </w:rPr>
      </w:pPr>
    </w:p>
    <w:p w14:paraId="65FD9E97" w14:textId="4DB9F4A0" w:rsidR="00B80D97" w:rsidRDefault="00B80D97" w:rsidP="00B80D97">
      <w:pPr>
        <w:rPr>
          <w:lang w:val="en-US"/>
        </w:rPr>
      </w:pPr>
    </w:p>
    <w:p w14:paraId="71EA7BEF" w14:textId="4783E782" w:rsidR="00B80D97" w:rsidRDefault="00B80D97" w:rsidP="00B80D97">
      <w:pPr>
        <w:rPr>
          <w:lang w:val="en-US"/>
        </w:rPr>
      </w:pPr>
    </w:p>
    <w:p w14:paraId="2A554982" w14:textId="77777777" w:rsidR="00C739CD" w:rsidRDefault="00C739CD" w:rsidP="00B80D97">
      <w:pPr>
        <w:rPr>
          <w:lang w:val="en-US"/>
        </w:rPr>
      </w:pPr>
    </w:p>
    <w:p w14:paraId="0A5B0517" w14:textId="60DF060A" w:rsidR="00B80D97" w:rsidRDefault="00B80D97" w:rsidP="00B80D97">
      <w:pPr>
        <w:rPr>
          <w:lang w:val="en-US"/>
        </w:rPr>
      </w:pPr>
    </w:p>
    <w:p w14:paraId="66F7A0CC" w14:textId="44E092EB" w:rsidR="00B80D97" w:rsidRDefault="00B80D97" w:rsidP="00B80D97">
      <w:pPr>
        <w:rPr>
          <w:lang w:val="en-US"/>
        </w:rPr>
      </w:pPr>
    </w:p>
    <w:p w14:paraId="76710EEB" w14:textId="6A564D7F" w:rsidR="00B80D97" w:rsidRDefault="00B80D97" w:rsidP="00B80D97">
      <w:pPr>
        <w:rPr>
          <w:lang w:val="en-US"/>
        </w:rPr>
      </w:pPr>
    </w:p>
    <w:p w14:paraId="0BE7F25B" w14:textId="5C495224" w:rsidR="00B80D97" w:rsidRDefault="00B80D97" w:rsidP="00B80D97">
      <w:pPr>
        <w:rPr>
          <w:lang w:val="en-US"/>
        </w:rPr>
      </w:pPr>
    </w:p>
    <w:p w14:paraId="03E11B0E" w14:textId="6DD791BE" w:rsidR="00B80D97" w:rsidRDefault="00B80D97" w:rsidP="00B80D97">
      <w:pPr>
        <w:rPr>
          <w:lang w:val="en-US"/>
        </w:rPr>
      </w:pPr>
    </w:p>
    <w:p w14:paraId="01FF25EE" w14:textId="77777777" w:rsidR="00B80D97" w:rsidRPr="00B80D97" w:rsidRDefault="00B80D97" w:rsidP="00B80D97">
      <w:pPr>
        <w:rPr>
          <w:lang w:val="en-US"/>
        </w:rPr>
      </w:pPr>
    </w:p>
    <w:p w14:paraId="317A08BC" w14:textId="77777777" w:rsidR="00AA45C2" w:rsidRPr="00633DB2" w:rsidRDefault="00AA45C2" w:rsidP="00633DB2">
      <w:pPr>
        <w:rPr>
          <w:iCs/>
          <w:color w:val="44546A" w:themeColor="text2"/>
          <w:sz w:val="18"/>
          <w:szCs w:val="18"/>
          <w:lang w:val="id-ID"/>
        </w:rPr>
      </w:pPr>
    </w:p>
    <w:p w14:paraId="41BE9D47" w14:textId="5447E6D8" w:rsidR="00B60866" w:rsidRPr="00835E15" w:rsidRDefault="00B60866" w:rsidP="00835E15">
      <w:pPr>
        <w:pStyle w:val="Subtitle"/>
        <w:numPr>
          <w:ilvl w:val="0"/>
          <w:numId w:val="0"/>
        </w:numPr>
        <w:rPr>
          <w:lang w:val="id-ID"/>
        </w:rPr>
      </w:pPr>
    </w:p>
    <w:p w14:paraId="7F2990E2" w14:textId="77777777" w:rsidR="000605D3" w:rsidRDefault="000605D3" w:rsidP="005829CB">
      <w:pPr>
        <w:pStyle w:val="Heading1"/>
        <w:jc w:val="center"/>
        <w:rPr>
          <w:lang w:val="id-ID"/>
        </w:rPr>
        <w:sectPr w:rsidR="000605D3"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8BF81" w14:textId="77777777" w:rsidR="00361F1A" w:rsidRDefault="00361F1A" w:rsidP="00305A06">
      <w:pPr>
        <w:spacing w:after="0" w:line="240" w:lineRule="auto"/>
      </w:pPr>
      <w:r>
        <w:separator/>
      </w:r>
    </w:p>
  </w:endnote>
  <w:endnote w:type="continuationSeparator" w:id="0">
    <w:p w14:paraId="6060BDAE" w14:textId="77777777" w:rsidR="00361F1A" w:rsidRDefault="00361F1A"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3D87B" w14:textId="77777777" w:rsidR="00361F1A" w:rsidRDefault="00361F1A" w:rsidP="00305A06">
      <w:pPr>
        <w:spacing w:after="0" w:line="240" w:lineRule="auto"/>
      </w:pPr>
      <w:r>
        <w:separator/>
      </w:r>
    </w:p>
  </w:footnote>
  <w:footnote w:type="continuationSeparator" w:id="0">
    <w:p w14:paraId="667EC572" w14:textId="77777777" w:rsidR="00361F1A" w:rsidRDefault="00361F1A"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4"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7"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1"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19"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1"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15"/>
  </w:num>
  <w:num w:numId="4">
    <w:abstractNumId w:val="16"/>
  </w:num>
  <w:num w:numId="5">
    <w:abstractNumId w:val="11"/>
  </w:num>
  <w:num w:numId="6">
    <w:abstractNumId w:val="14"/>
  </w:num>
  <w:num w:numId="7">
    <w:abstractNumId w:val="19"/>
  </w:num>
  <w:num w:numId="8">
    <w:abstractNumId w:val="9"/>
  </w:num>
  <w:num w:numId="9">
    <w:abstractNumId w:val="12"/>
  </w:num>
  <w:num w:numId="10">
    <w:abstractNumId w:val="13"/>
  </w:num>
  <w:num w:numId="11">
    <w:abstractNumId w:val="2"/>
  </w:num>
  <w:num w:numId="12">
    <w:abstractNumId w:val="3"/>
  </w:num>
  <w:num w:numId="13">
    <w:abstractNumId w:val="4"/>
  </w:num>
  <w:num w:numId="14">
    <w:abstractNumId w:val="18"/>
  </w:num>
  <w:num w:numId="15">
    <w:abstractNumId w:val="20"/>
  </w:num>
  <w:num w:numId="16">
    <w:abstractNumId w:val="10"/>
  </w:num>
  <w:num w:numId="17">
    <w:abstractNumId w:val="6"/>
  </w:num>
  <w:num w:numId="18">
    <w:abstractNumId w:val="21"/>
  </w:num>
  <w:num w:numId="19">
    <w:abstractNumId w:val="17"/>
  </w:num>
  <w:num w:numId="20">
    <w:abstractNumId w:val="5"/>
  </w:num>
  <w:num w:numId="21">
    <w:abstractNumId w:val="23"/>
  </w:num>
  <w:num w:numId="22">
    <w:abstractNumId w:val="8"/>
  </w:num>
  <w:num w:numId="23">
    <w:abstractNumId w:val="22"/>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7C24"/>
    <w:rsid w:val="00010EA1"/>
    <w:rsid w:val="00010FD0"/>
    <w:rsid w:val="000110A4"/>
    <w:rsid w:val="00013914"/>
    <w:rsid w:val="00013B7A"/>
    <w:rsid w:val="00016AD3"/>
    <w:rsid w:val="0001780D"/>
    <w:rsid w:val="00023A93"/>
    <w:rsid w:val="000260D7"/>
    <w:rsid w:val="000261CE"/>
    <w:rsid w:val="000268BE"/>
    <w:rsid w:val="000326A2"/>
    <w:rsid w:val="000402A0"/>
    <w:rsid w:val="00044918"/>
    <w:rsid w:val="000518AB"/>
    <w:rsid w:val="000529AF"/>
    <w:rsid w:val="00053A09"/>
    <w:rsid w:val="00053B4B"/>
    <w:rsid w:val="00056C73"/>
    <w:rsid w:val="000605D3"/>
    <w:rsid w:val="00060DA5"/>
    <w:rsid w:val="000624FD"/>
    <w:rsid w:val="00064BD6"/>
    <w:rsid w:val="000666DC"/>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E179A"/>
    <w:rsid w:val="000E7E3F"/>
    <w:rsid w:val="000F46D1"/>
    <w:rsid w:val="000F5DBC"/>
    <w:rsid w:val="00100797"/>
    <w:rsid w:val="00103895"/>
    <w:rsid w:val="0010558E"/>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7495"/>
    <w:rsid w:val="001677A5"/>
    <w:rsid w:val="00172F77"/>
    <w:rsid w:val="00173359"/>
    <w:rsid w:val="001830FF"/>
    <w:rsid w:val="00194440"/>
    <w:rsid w:val="001A160D"/>
    <w:rsid w:val="001A494D"/>
    <w:rsid w:val="001B2616"/>
    <w:rsid w:val="001B42A7"/>
    <w:rsid w:val="001B6A31"/>
    <w:rsid w:val="001C2EA0"/>
    <w:rsid w:val="001C6798"/>
    <w:rsid w:val="001D1ED6"/>
    <w:rsid w:val="001D222F"/>
    <w:rsid w:val="001D7DC0"/>
    <w:rsid w:val="001E39A9"/>
    <w:rsid w:val="001E4E9B"/>
    <w:rsid w:val="001E6FA8"/>
    <w:rsid w:val="001F0695"/>
    <w:rsid w:val="001F3822"/>
    <w:rsid w:val="001F4C09"/>
    <w:rsid w:val="00202123"/>
    <w:rsid w:val="00203405"/>
    <w:rsid w:val="00203F0F"/>
    <w:rsid w:val="00203F24"/>
    <w:rsid w:val="002059B5"/>
    <w:rsid w:val="00223937"/>
    <w:rsid w:val="00223E6C"/>
    <w:rsid w:val="00226069"/>
    <w:rsid w:val="00234697"/>
    <w:rsid w:val="00235573"/>
    <w:rsid w:val="00235CD0"/>
    <w:rsid w:val="002401D9"/>
    <w:rsid w:val="00247F50"/>
    <w:rsid w:val="002564B2"/>
    <w:rsid w:val="00257BB6"/>
    <w:rsid w:val="002631E6"/>
    <w:rsid w:val="0027136D"/>
    <w:rsid w:val="00275A8B"/>
    <w:rsid w:val="002824E8"/>
    <w:rsid w:val="00286DE2"/>
    <w:rsid w:val="00292A94"/>
    <w:rsid w:val="00294D62"/>
    <w:rsid w:val="00294FA5"/>
    <w:rsid w:val="00296E06"/>
    <w:rsid w:val="002A1324"/>
    <w:rsid w:val="002A1438"/>
    <w:rsid w:val="002A2F65"/>
    <w:rsid w:val="002A3AA7"/>
    <w:rsid w:val="002B16FF"/>
    <w:rsid w:val="002B62DD"/>
    <w:rsid w:val="002B6DEF"/>
    <w:rsid w:val="002C1346"/>
    <w:rsid w:val="002C46BE"/>
    <w:rsid w:val="002E1283"/>
    <w:rsid w:val="002E591F"/>
    <w:rsid w:val="002F38FB"/>
    <w:rsid w:val="002F5A2E"/>
    <w:rsid w:val="003055BB"/>
    <w:rsid w:val="00305953"/>
    <w:rsid w:val="00305A06"/>
    <w:rsid w:val="00312FC5"/>
    <w:rsid w:val="00316233"/>
    <w:rsid w:val="00320178"/>
    <w:rsid w:val="00324D8B"/>
    <w:rsid w:val="00325191"/>
    <w:rsid w:val="003265E4"/>
    <w:rsid w:val="0033295D"/>
    <w:rsid w:val="00333419"/>
    <w:rsid w:val="00333CCC"/>
    <w:rsid w:val="00340C6D"/>
    <w:rsid w:val="00351801"/>
    <w:rsid w:val="003534C5"/>
    <w:rsid w:val="00353E5B"/>
    <w:rsid w:val="00361F1A"/>
    <w:rsid w:val="00361F39"/>
    <w:rsid w:val="0036545C"/>
    <w:rsid w:val="00370D8D"/>
    <w:rsid w:val="003767D6"/>
    <w:rsid w:val="0038145F"/>
    <w:rsid w:val="0039412E"/>
    <w:rsid w:val="00397AB4"/>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788E"/>
    <w:rsid w:val="00410FEA"/>
    <w:rsid w:val="00412A34"/>
    <w:rsid w:val="0041456D"/>
    <w:rsid w:val="00420BA0"/>
    <w:rsid w:val="00423B22"/>
    <w:rsid w:val="00425FEB"/>
    <w:rsid w:val="00427721"/>
    <w:rsid w:val="0043305B"/>
    <w:rsid w:val="00437969"/>
    <w:rsid w:val="00440076"/>
    <w:rsid w:val="00441730"/>
    <w:rsid w:val="004419F8"/>
    <w:rsid w:val="00443208"/>
    <w:rsid w:val="00452A74"/>
    <w:rsid w:val="00460830"/>
    <w:rsid w:val="00462D91"/>
    <w:rsid w:val="00464B10"/>
    <w:rsid w:val="00464C94"/>
    <w:rsid w:val="00465B02"/>
    <w:rsid w:val="00465DF5"/>
    <w:rsid w:val="00467C3A"/>
    <w:rsid w:val="00472EE3"/>
    <w:rsid w:val="00477848"/>
    <w:rsid w:val="00480E76"/>
    <w:rsid w:val="0048583E"/>
    <w:rsid w:val="00485B63"/>
    <w:rsid w:val="004865C7"/>
    <w:rsid w:val="00487EEC"/>
    <w:rsid w:val="00490FBB"/>
    <w:rsid w:val="00491478"/>
    <w:rsid w:val="004A4778"/>
    <w:rsid w:val="004A6546"/>
    <w:rsid w:val="004B1B8E"/>
    <w:rsid w:val="004B35B9"/>
    <w:rsid w:val="004B5670"/>
    <w:rsid w:val="004B59A0"/>
    <w:rsid w:val="004C1CCD"/>
    <w:rsid w:val="004D1723"/>
    <w:rsid w:val="004D2265"/>
    <w:rsid w:val="004D2E1B"/>
    <w:rsid w:val="004D41F3"/>
    <w:rsid w:val="004D5692"/>
    <w:rsid w:val="004E4690"/>
    <w:rsid w:val="004F29A7"/>
    <w:rsid w:val="004F369A"/>
    <w:rsid w:val="004F3C87"/>
    <w:rsid w:val="004F3FE4"/>
    <w:rsid w:val="004F5312"/>
    <w:rsid w:val="004F7BA6"/>
    <w:rsid w:val="005065F0"/>
    <w:rsid w:val="00506771"/>
    <w:rsid w:val="00512872"/>
    <w:rsid w:val="0051506E"/>
    <w:rsid w:val="00520E23"/>
    <w:rsid w:val="0052236B"/>
    <w:rsid w:val="00524423"/>
    <w:rsid w:val="00525866"/>
    <w:rsid w:val="005266C5"/>
    <w:rsid w:val="00531204"/>
    <w:rsid w:val="0053138C"/>
    <w:rsid w:val="00534E87"/>
    <w:rsid w:val="0054004C"/>
    <w:rsid w:val="005413E7"/>
    <w:rsid w:val="00541762"/>
    <w:rsid w:val="00541E3A"/>
    <w:rsid w:val="00541EFA"/>
    <w:rsid w:val="00544E30"/>
    <w:rsid w:val="00545A3B"/>
    <w:rsid w:val="0054719D"/>
    <w:rsid w:val="0055213C"/>
    <w:rsid w:val="00555054"/>
    <w:rsid w:val="005567EF"/>
    <w:rsid w:val="00560015"/>
    <w:rsid w:val="00562BC3"/>
    <w:rsid w:val="005639A2"/>
    <w:rsid w:val="00563AE2"/>
    <w:rsid w:val="00565F11"/>
    <w:rsid w:val="00573A51"/>
    <w:rsid w:val="00574539"/>
    <w:rsid w:val="00575139"/>
    <w:rsid w:val="00575405"/>
    <w:rsid w:val="0057598C"/>
    <w:rsid w:val="0057694C"/>
    <w:rsid w:val="005829CB"/>
    <w:rsid w:val="00586189"/>
    <w:rsid w:val="00586436"/>
    <w:rsid w:val="005866E8"/>
    <w:rsid w:val="0059199E"/>
    <w:rsid w:val="005922A5"/>
    <w:rsid w:val="0059398E"/>
    <w:rsid w:val="005942BA"/>
    <w:rsid w:val="00595482"/>
    <w:rsid w:val="00595D87"/>
    <w:rsid w:val="005A1D19"/>
    <w:rsid w:val="005A202A"/>
    <w:rsid w:val="005A2954"/>
    <w:rsid w:val="005A2D70"/>
    <w:rsid w:val="005A64FA"/>
    <w:rsid w:val="005B0E21"/>
    <w:rsid w:val="005B1135"/>
    <w:rsid w:val="005C30F1"/>
    <w:rsid w:val="005C3241"/>
    <w:rsid w:val="005E42CA"/>
    <w:rsid w:val="005E4829"/>
    <w:rsid w:val="005E71C2"/>
    <w:rsid w:val="005F780F"/>
    <w:rsid w:val="0060533F"/>
    <w:rsid w:val="00606901"/>
    <w:rsid w:val="00606BF6"/>
    <w:rsid w:val="00611BAF"/>
    <w:rsid w:val="00612AD9"/>
    <w:rsid w:val="00617F63"/>
    <w:rsid w:val="00626DD4"/>
    <w:rsid w:val="00632C30"/>
    <w:rsid w:val="00633274"/>
    <w:rsid w:val="00633DB2"/>
    <w:rsid w:val="006351F1"/>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6B69"/>
    <w:rsid w:val="006975B8"/>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6DCC"/>
    <w:rsid w:val="00717BB3"/>
    <w:rsid w:val="00721A4F"/>
    <w:rsid w:val="007260BB"/>
    <w:rsid w:val="007325F1"/>
    <w:rsid w:val="0073545B"/>
    <w:rsid w:val="0074478A"/>
    <w:rsid w:val="00744CD0"/>
    <w:rsid w:val="00747F3D"/>
    <w:rsid w:val="007536F2"/>
    <w:rsid w:val="007545DD"/>
    <w:rsid w:val="007576D3"/>
    <w:rsid w:val="00767FAB"/>
    <w:rsid w:val="007713B0"/>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127A"/>
    <w:rsid w:val="007E330C"/>
    <w:rsid w:val="007E3830"/>
    <w:rsid w:val="007E4020"/>
    <w:rsid w:val="007E5C9C"/>
    <w:rsid w:val="007F085D"/>
    <w:rsid w:val="007F2F25"/>
    <w:rsid w:val="007F63B0"/>
    <w:rsid w:val="007F75A0"/>
    <w:rsid w:val="00803698"/>
    <w:rsid w:val="00805EF4"/>
    <w:rsid w:val="00807C1F"/>
    <w:rsid w:val="00814337"/>
    <w:rsid w:val="00816C35"/>
    <w:rsid w:val="00816FD2"/>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4387"/>
    <w:rsid w:val="0087662A"/>
    <w:rsid w:val="008817C5"/>
    <w:rsid w:val="00882A30"/>
    <w:rsid w:val="0088474B"/>
    <w:rsid w:val="00884E76"/>
    <w:rsid w:val="008A5F0E"/>
    <w:rsid w:val="008B75AB"/>
    <w:rsid w:val="008C1969"/>
    <w:rsid w:val="008D18B1"/>
    <w:rsid w:val="008D2E9A"/>
    <w:rsid w:val="008D441C"/>
    <w:rsid w:val="008D77B7"/>
    <w:rsid w:val="008E50DE"/>
    <w:rsid w:val="008E71F7"/>
    <w:rsid w:val="008F7DBD"/>
    <w:rsid w:val="00907183"/>
    <w:rsid w:val="00911FAB"/>
    <w:rsid w:val="00913E16"/>
    <w:rsid w:val="00915EEC"/>
    <w:rsid w:val="00925B94"/>
    <w:rsid w:val="00925E00"/>
    <w:rsid w:val="00927BE6"/>
    <w:rsid w:val="00930C1A"/>
    <w:rsid w:val="00932F0F"/>
    <w:rsid w:val="00935AEE"/>
    <w:rsid w:val="0093719A"/>
    <w:rsid w:val="00937739"/>
    <w:rsid w:val="00941C64"/>
    <w:rsid w:val="00941CDB"/>
    <w:rsid w:val="00945998"/>
    <w:rsid w:val="0095405A"/>
    <w:rsid w:val="00955B1E"/>
    <w:rsid w:val="00957060"/>
    <w:rsid w:val="00957BAD"/>
    <w:rsid w:val="00957C13"/>
    <w:rsid w:val="00957C48"/>
    <w:rsid w:val="009611CE"/>
    <w:rsid w:val="00967BCA"/>
    <w:rsid w:val="00971A9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E09"/>
    <w:rsid w:val="009E350A"/>
    <w:rsid w:val="009E37D1"/>
    <w:rsid w:val="009F2D7E"/>
    <w:rsid w:val="00A07584"/>
    <w:rsid w:val="00A101D7"/>
    <w:rsid w:val="00A12669"/>
    <w:rsid w:val="00A13F29"/>
    <w:rsid w:val="00A170A4"/>
    <w:rsid w:val="00A24D11"/>
    <w:rsid w:val="00A3041C"/>
    <w:rsid w:val="00A30975"/>
    <w:rsid w:val="00A30A52"/>
    <w:rsid w:val="00A319C7"/>
    <w:rsid w:val="00A3262C"/>
    <w:rsid w:val="00A36959"/>
    <w:rsid w:val="00A43D4D"/>
    <w:rsid w:val="00A4518E"/>
    <w:rsid w:val="00A50586"/>
    <w:rsid w:val="00A535E8"/>
    <w:rsid w:val="00A5474E"/>
    <w:rsid w:val="00A608C7"/>
    <w:rsid w:val="00A625A1"/>
    <w:rsid w:val="00A64876"/>
    <w:rsid w:val="00A652B7"/>
    <w:rsid w:val="00A665B6"/>
    <w:rsid w:val="00A7159C"/>
    <w:rsid w:val="00A7391D"/>
    <w:rsid w:val="00A832A2"/>
    <w:rsid w:val="00A83D42"/>
    <w:rsid w:val="00A85794"/>
    <w:rsid w:val="00A862E9"/>
    <w:rsid w:val="00A865A3"/>
    <w:rsid w:val="00A86ABB"/>
    <w:rsid w:val="00A86E19"/>
    <w:rsid w:val="00A910EE"/>
    <w:rsid w:val="00A91170"/>
    <w:rsid w:val="00A92AD1"/>
    <w:rsid w:val="00AA01E8"/>
    <w:rsid w:val="00AA32A0"/>
    <w:rsid w:val="00AA45C2"/>
    <w:rsid w:val="00AA4B80"/>
    <w:rsid w:val="00AA7443"/>
    <w:rsid w:val="00AB0D15"/>
    <w:rsid w:val="00AB6BC0"/>
    <w:rsid w:val="00AC115C"/>
    <w:rsid w:val="00AC463A"/>
    <w:rsid w:val="00AC48FF"/>
    <w:rsid w:val="00AD1696"/>
    <w:rsid w:val="00AD196D"/>
    <w:rsid w:val="00AD3E29"/>
    <w:rsid w:val="00AD4260"/>
    <w:rsid w:val="00AD5EAA"/>
    <w:rsid w:val="00AE1937"/>
    <w:rsid w:val="00AE2162"/>
    <w:rsid w:val="00AE391B"/>
    <w:rsid w:val="00AE4BFE"/>
    <w:rsid w:val="00AF2882"/>
    <w:rsid w:val="00AF62D8"/>
    <w:rsid w:val="00AF750B"/>
    <w:rsid w:val="00B11CF6"/>
    <w:rsid w:val="00B20D90"/>
    <w:rsid w:val="00B23253"/>
    <w:rsid w:val="00B25842"/>
    <w:rsid w:val="00B335BE"/>
    <w:rsid w:val="00B353FD"/>
    <w:rsid w:val="00B37D75"/>
    <w:rsid w:val="00B43025"/>
    <w:rsid w:val="00B4568E"/>
    <w:rsid w:val="00B513F9"/>
    <w:rsid w:val="00B51FD0"/>
    <w:rsid w:val="00B52B0B"/>
    <w:rsid w:val="00B54C01"/>
    <w:rsid w:val="00B56EC5"/>
    <w:rsid w:val="00B60866"/>
    <w:rsid w:val="00B71724"/>
    <w:rsid w:val="00B80D97"/>
    <w:rsid w:val="00B84152"/>
    <w:rsid w:val="00B86ADD"/>
    <w:rsid w:val="00B87D2A"/>
    <w:rsid w:val="00B914C1"/>
    <w:rsid w:val="00B93C25"/>
    <w:rsid w:val="00B96822"/>
    <w:rsid w:val="00BA00B8"/>
    <w:rsid w:val="00BB3C3E"/>
    <w:rsid w:val="00BB4754"/>
    <w:rsid w:val="00BB592D"/>
    <w:rsid w:val="00BC3A66"/>
    <w:rsid w:val="00BC40AD"/>
    <w:rsid w:val="00BC4530"/>
    <w:rsid w:val="00BC6DD5"/>
    <w:rsid w:val="00BC6E36"/>
    <w:rsid w:val="00BD227B"/>
    <w:rsid w:val="00BD2C9F"/>
    <w:rsid w:val="00BD70E7"/>
    <w:rsid w:val="00BD770A"/>
    <w:rsid w:val="00BF1727"/>
    <w:rsid w:val="00BF50CB"/>
    <w:rsid w:val="00BF5906"/>
    <w:rsid w:val="00BF75B8"/>
    <w:rsid w:val="00C00D98"/>
    <w:rsid w:val="00C02F68"/>
    <w:rsid w:val="00C03722"/>
    <w:rsid w:val="00C07A73"/>
    <w:rsid w:val="00C07B91"/>
    <w:rsid w:val="00C22113"/>
    <w:rsid w:val="00C26F43"/>
    <w:rsid w:val="00C34C25"/>
    <w:rsid w:val="00C36041"/>
    <w:rsid w:val="00C44CDE"/>
    <w:rsid w:val="00C5046B"/>
    <w:rsid w:val="00C50BBE"/>
    <w:rsid w:val="00C53728"/>
    <w:rsid w:val="00C53DCD"/>
    <w:rsid w:val="00C65BF1"/>
    <w:rsid w:val="00C739CD"/>
    <w:rsid w:val="00C74D2B"/>
    <w:rsid w:val="00C957BD"/>
    <w:rsid w:val="00CA0E99"/>
    <w:rsid w:val="00CA64C6"/>
    <w:rsid w:val="00CB0287"/>
    <w:rsid w:val="00CB5298"/>
    <w:rsid w:val="00CB5E20"/>
    <w:rsid w:val="00CC1485"/>
    <w:rsid w:val="00CC6B91"/>
    <w:rsid w:val="00CD086E"/>
    <w:rsid w:val="00CD15CB"/>
    <w:rsid w:val="00CD15D5"/>
    <w:rsid w:val="00CD42F2"/>
    <w:rsid w:val="00CD5E0C"/>
    <w:rsid w:val="00CD7A3F"/>
    <w:rsid w:val="00CE421C"/>
    <w:rsid w:val="00CF01BD"/>
    <w:rsid w:val="00CF0236"/>
    <w:rsid w:val="00CF295F"/>
    <w:rsid w:val="00CF4197"/>
    <w:rsid w:val="00CF5477"/>
    <w:rsid w:val="00CF5A7D"/>
    <w:rsid w:val="00CF6240"/>
    <w:rsid w:val="00D00423"/>
    <w:rsid w:val="00D011CF"/>
    <w:rsid w:val="00D01AD4"/>
    <w:rsid w:val="00D03B89"/>
    <w:rsid w:val="00D06AC6"/>
    <w:rsid w:val="00D2173C"/>
    <w:rsid w:val="00D24A72"/>
    <w:rsid w:val="00D25324"/>
    <w:rsid w:val="00D256FF"/>
    <w:rsid w:val="00D25F82"/>
    <w:rsid w:val="00D30715"/>
    <w:rsid w:val="00D31B70"/>
    <w:rsid w:val="00D3656E"/>
    <w:rsid w:val="00D40E6A"/>
    <w:rsid w:val="00D4578D"/>
    <w:rsid w:val="00D57E41"/>
    <w:rsid w:val="00D6324E"/>
    <w:rsid w:val="00D707AF"/>
    <w:rsid w:val="00D724AD"/>
    <w:rsid w:val="00D72EBA"/>
    <w:rsid w:val="00D85E3E"/>
    <w:rsid w:val="00DA7F43"/>
    <w:rsid w:val="00DB3723"/>
    <w:rsid w:val="00DB3A66"/>
    <w:rsid w:val="00DC1E1C"/>
    <w:rsid w:val="00DC3884"/>
    <w:rsid w:val="00DC5C2B"/>
    <w:rsid w:val="00DC73A1"/>
    <w:rsid w:val="00DE5796"/>
    <w:rsid w:val="00DF0F01"/>
    <w:rsid w:val="00DF512B"/>
    <w:rsid w:val="00E00B7B"/>
    <w:rsid w:val="00E01B05"/>
    <w:rsid w:val="00E0226A"/>
    <w:rsid w:val="00E034D6"/>
    <w:rsid w:val="00E0660A"/>
    <w:rsid w:val="00E102D2"/>
    <w:rsid w:val="00E10B4F"/>
    <w:rsid w:val="00E15377"/>
    <w:rsid w:val="00E23889"/>
    <w:rsid w:val="00E32CDB"/>
    <w:rsid w:val="00E33549"/>
    <w:rsid w:val="00E33867"/>
    <w:rsid w:val="00E3434D"/>
    <w:rsid w:val="00E42F39"/>
    <w:rsid w:val="00E43371"/>
    <w:rsid w:val="00E4690A"/>
    <w:rsid w:val="00E46F85"/>
    <w:rsid w:val="00E612B4"/>
    <w:rsid w:val="00E638F5"/>
    <w:rsid w:val="00E6491B"/>
    <w:rsid w:val="00E82057"/>
    <w:rsid w:val="00E8329D"/>
    <w:rsid w:val="00E9490C"/>
    <w:rsid w:val="00EA320B"/>
    <w:rsid w:val="00EA458B"/>
    <w:rsid w:val="00EA5554"/>
    <w:rsid w:val="00EA7371"/>
    <w:rsid w:val="00EC520B"/>
    <w:rsid w:val="00EC5807"/>
    <w:rsid w:val="00EC6201"/>
    <w:rsid w:val="00ED2706"/>
    <w:rsid w:val="00ED4465"/>
    <w:rsid w:val="00EE0C46"/>
    <w:rsid w:val="00EE244F"/>
    <w:rsid w:val="00EF0FAA"/>
    <w:rsid w:val="00EF1680"/>
    <w:rsid w:val="00EF7067"/>
    <w:rsid w:val="00F00EB1"/>
    <w:rsid w:val="00F012C2"/>
    <w:rsid w:val="00F05C70"/>
    <w:rsid w:val="00F103D1"/>
    <w:rsid w:val="00F1298C"/>
    <w:rsid w:val="00F13905"/>
    <w:rsid w:val="00F14F2B"/>
    <w:rsid w:val="00F14F87"/>
    <w:rsid w:val="00F25B3C"/>
    <w:rsid w:val="00F31D01"/>
    <w:rsid w:val="00F31E57"/>
    <w:rsid w:val="00F343D6"/>
    <w:rsid w:val="00F34AF9"/>
    <w:rsid w:val="00F379A0"/>
    <w:rsid w:val="00F50511"/>
    <w:rsid w:val="00F53936"/>
    <w:rsid w:val="00F55784"/>
    <w:rsid w:val="00F55E49"/>
    <w:rsid w:val="00F57CF9"/>
    <w:rsid w:val="00F61DEE"/>
    <w:rsid w:val="00F711CB"/>
    <w:rsid w:val="00F727E7"/>
    <w:rsid w:val="00F7320F"/>
    <w:rsid w:val="00F746A9"/>
    <w:rsid w:val="00F75226"/>
    <w:rsid w:val="00F80B50"/>
    <w:rsid w:val="00F843E0"/>
    <w:rsid w:val="00F8467D"/>
    <w:rsid w:val="00F933C6"/>
    <w:rsid w:val="00F95E8C"/>
    <w:rsid w:val="00F96492"/>
    <w:rsid w:val="00FA1250"/>
    <w:rsid w:val="00FA4C8B"/>
    <w:rsid w:val="00FA4D49"/>
    <w:rsid w:val="00FA7986"/>
    <w:rsid w:val="00FB273A"/>
    <w:rsid w:val="00FB7BC3"/>
    <w:rsid w:val="00FC09C7"/>
    <w:rsid w:val="00FC0BA2"/>
    <w:rsid w:val="00FC2E38"/>
    <w:rsid w:val="00FC32BA"/>
    <w:rsid w:val="00FC5404"/>
    <w:rsid w:val="00FD0929"/>
    <w:rsid w:val="00FD2106"/>
    <w:rsid w:val="00FE09DB"/>
    <w:rsid w:val="00FE4A33"/>
    <w:rsid w:val="00FF52DE"/>
    <w:rsid w:val="00FF5683"/>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6E1186"/>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TitleChar">
    <w:name w:val="Title Char"/>
    <w:aliases w:val="subBab-bab Char"/>
    <w:basedOn w:val="DefaultParagraphFont"/>
    <w:link w:val="Title"/>
    <w:uiPriority w:val="10"/>
    <w:rsid w:val="006E1186"/>
    <w:rPr>
      <w:rFonts w:ascii="Times New Roman" w:eastAsiaTheme="majorEastAsia" w:hAnsi="Times New Roman" w:cstheme="majorBidi"/>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7</TotalTime>
  <Pages>15</Pages>
  <Words>11923</Words>
  <Characters>67966</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561</cp:revision>
  <dcterms:created xsi:type="dcterms:W3CDTF">2021-10-18T22:34:00Z</dcterms:created>
  <dcterms:modified xsi:type="dcterms:W3CDTF">2022-02-11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